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E4B84" w:rsidRPr="009B58EE" w:rsidRDefault="00F5216C" w:rsidP="009B58EE">
      <w:pPr>
        <w:pStyle w:val="Kop1"/>
        <w:spacing w:before="0" w:beforeAutospacing="0" w:after="0" w:afterAutospacing="0" w:line="480" w:lineRule="auto"/>
        <w:rPr>
          <w:sz w:val="24"/>
          <w:szCs w:val="24"/>
          <w:lang w:val="en-US"/>
        </w:rPr>
      </w:pPr>
      <w:bookmarkStart w:id="0" w:name="_Toc533174690"/>
      <w:r>
        <w:rPr>
          <w:sz w:val="24"/>
          <w:szCs w:val="24"/>
          <w:lang w:val="en-US"/>
        </w:rPr>
        <w:t>Online Supplementary Material</w:t>
      </w:r>
      <w:r w:rsidR="00114101" w:rsidRPr="009B58EE">
        <w:rPr>
          <w:sz w:val="24"/>
          <w:szCs w:val="24"/>
          <w:lang w:val="en-US"/>
        </w:rPr>
        <w:t xml:space="preserve"> 3</w:t>
      </w:r>
      <w:r w:rsidR="00FE4B84" w:rsidRPr="009B58EE">
        <w:rPr>
          <w:sz w:val="24"/>
          <w:szCs w:val="24"/>
          <w:lang w:val="en-US"/>
        </w:rPr>
        <w:t xml:space="preserve"> – Forest plots for incidence of patients with cognitive decline per time point per cognitive construct</w:t>
      </w:r>
    </w:p>
    <w:p w:rsidR="00FE4B84" w:rsidRPr="00F72FC1" w:rsidRDefault="00FE4B84" w:rsidP="00FE4B84">
      <w:pPr>
        <w:pStyle w:val="Geenafstand"/>
      </w:pPr>
    </w:p>
    <w:p w:rsidR="00FE4B84" w:rsidRPr="00F72FC1" w:rsidRDefault="00FE4B84" w:rsidP="00FE4B84">
      <w:pPr>
        <w:pStyle w:val="Kop2"/>
        <w:spacing w:before="0" w:line="480" w:lineRule="auto"/>
        <w:rPr>
          <w:rFonts w:ascii="Times New Roman" w:hAnsi="Times New Roman" w:cs="Times New Roman"/>
          <w:b w:val="0"/>
          <w:i/>
          <w:color w:val="auto"/>
          <w:sz w:val="20"/>
          <w:szCs w:val="20"/>
          <w:lang w:val="en-US"/>
        </w:rPr>
      </w:pPr>
      <w:r w:rsidRPr="00F72FC1">
        <w:rPr>
          <w:rFonts w:ascii="Times New Roman" w:hAnsi="Times New Roman" w:cs="Times New Roman"/>
          <w:b w:val="0"/>
          <w:i/>
          <w:color w:val="auto"/>
          <w:sz w:val="20"/>
          <w:szCs w:val="20"/>
          <w:lang w:val="en-US"/>
        </w:rPr>
        <w:t>Whole-brain radiotherapy</w:t>
      </w:r>
    </w:p>
    <w:p w:rsidR="00FE4B84" w:rsidRDefault="00FE4B84" w:rsidP="00FE4B84">
      <w:pPr>
        <w:pStyle w:val="Kop3"/>
        <w:spacing w:before="0" w:line="480" w:lineRule="auto"/>
        <w:ind w:firstLine="720"/>
        <w:rPr>
          <w:rFonts w:ascii="Times New Roman" w:hAnsi="Times New Roman"/>
          <w:b w:val="0"/>
          <w:color w:val="auto"/>
          <w:sz w:val="20"/>
          <w:szCs w:val="20"/>
          <w:u w:val="single"/>
          <w:lang w:val="en-US"/>
        </w:rPr>
      </w:pPr>
      <w:r w:rsidRPr="00F72FC1">
        <w:rPr>
          <w:rFonts w:ascii="Times New Roman" w:hAnsi="Times New Roman"/>
          <w:b w:val="0"/>
          <w:color w:val="auto"/>
          <w:sz w:val="20"/>
          <w:szCs w:val="20"/>
          <w:u w:val="single"/>
          <w:lang w:val="en-US"/>
        </w:rPr>
        <w:t>Short-term follow-up</w:t>
      </w:r>
    </w:p>
    <w:p w:rsidR="006A7CF7" w:rsidRPr="00F72FC1" w:rsidRDefault="006A7CF7" w:rsidP="006A7CF7">
      <w:pPr>
        <w:pStyle w:val="Geenafstand"/>
        <w:spacing w:line="480" w:lineRule="auto"/>
        <w:jc w:val="both"/>
        <w:rPr>
          <w:rFonts w:ascii="Times New Roman" w:hAnsi="Times New Roman"/>
          <w:sz w:val="20"/>
        </w:rPr>
      </w:pPr>
      <w:r w:rsidRPr="00F72FC1">
        <w:rPr>
          <w:rFonts w:ascii="Times New Roman" w:hAnsi="Times New Roman"/>
          <w:sz w:val="20"/>
        </w:rPr>
        <w:t>Learning and memory</w:t>
      </w:r>
      <w:r>
        <w:rPr>
          <w:rFonts w:ascii="Times New Roman" w:hAnsi="Times New Roman"/>
          <w:sz w:val="20"/>
        </w:rPr>
        <w:t xml:space="preserve"> </w:t>
      </w:r>
      <w:r>
        <w:rPr>
          <w:rFonts w:ascii="Times New Roman" w:hAnsi="Times New Roman"/>
          <w:sz w:val="20"/>
        </w:rPr>
        <w:fldChar w:fldCharType="begin" w:fldLock="1"/>
      </w:r>
      <w:r>
        <w:rPr>
          <w:rFonts w:ascii="Times New Roman" w:hAnsi="Times New Roman"/>
          <w:sz w:val="20"/>
        </w:rPr>
        <w:instrText>ADDIN CSL_CITATION {"citationItems":[{"id":"ITEM-1","itemData":{"DOI":"10.3390/ijms17111834","ISBN":"1422-0067 1661-6596","ISSN":"14220067","PMID":"27827891","abstract":"Our objectives were to (1) investigate the feasibility of the use of the Japanese version of the Hopkins Verbal Learning Test-Revised (HVLT-R); (2) identify the clinical factors influencing the HVLT-R scores of patients undergoing whole-brain radiation therapy (WBRT); and (3) compare the neurocognitive function (NCF) after WBRT in different dose fractionation schedules. We administered the HVLT-R (Japanese version) before (baseline) and at four and eight months after WBRT in 45 patients who received either therapeutic (35Gy-in-14, n = 16; 30Gy-in-10, n = 18) or prophylactic (25Gy-in-10, n = 11) WBRT. Sixteen patients dropped out before the eight-month examination, due mostly to death from cancer. The Karnofsky Performance Status (KPS) 80-100 group had significantly higher baseline total recall (TR) scores (p = 0.0053), delayed recall (DR) scores (p = 0.012), and delayed recognition (DRecog) scores (p = 0.0078). The patients aged &lt;/=65 years also had significantly higher TR scores (p = 0.030) and DRecog scores (p = 0.031). The patients who underwent two examinations (worse-prognosis group) had significantly decreased DR scores four months after WBRT compared to the baseline (p = 0.0073), and they were significantly more likely to have declined individual TR scores (p = 0.0017) and DR scores (p = 0.035) at four months. The eight-month HVLT-R scores did not significantly decline regardless of the WBRT dose fractionation. The baseline NCF was determined by age and KPS, and the early decline in NCF is characteristic of the worse-prognosis group.","author":[{"dropping-particle":"","family":"Saito","given":"Hirotake","non-dropping-particle":"","parse-names":false,"suffix":""},{"dropping-particle":"","family":"Tanaka","given":"Kensuke","non-dropping-particle":"","parse-names":false,"suffix":""},{"dropping-particle":"","family":"Kanemoto","given":"Ayae","non-dropping-particle":"","parse-names":false,"suffix":""},{"dropping-particle":"","family":"Nakano","given":"Toshimichi","non-dropping-particle":"","parse-names":false,"suffix":""},{"dropping-particle":"","family":"Abe","given":"Eisuke","non-dropping-particle":"","parse-names":false,"suffix":""},{"dropping-particle":"","family":"Aoyama","given":"Hidefumi","non-dropping-particle":"","parse-names":false,"suffix":""}],"container-title":"International Journal of Molecular Sciences","id":"ITEM-1","issue":"11","issued":{"date-parts":[["2016"]]},"page":"1834","title":"Factors affecting the baseline and post-treatment scores on the hopkins verbal learning test-revised Japanese version before and after whole-brain radiation therapy","type":"article-journal","volume":"17"},"uris":["http://www.mendeley.com/documents/?uuid=f315480d-e2c6-3c76-87c4-58d2a734eeb7"]},{"id":"ITEM-2","itemData":{"DOI":"10.1186/s12885-016-3017-3","ISBN":"1471-2407","ISSN":"14712407","PMID":"28068937","abstract":"BACKGROUND: Brain metastasis (BM) is a poor prognostic factor for non-small-cell lung cancer (NSCLC). The efficacy and roles of combining temozolomide (TMZ) with whole brain radiotherapy (WBRT) in protection neurocognitive function (NCF) and improvement quality of life (QOL) were investigated and compared with WBRT alone in the treatment of NSCLC patients with BM. METHODS: A total of 238 NSCLC patients with BM were reviewed and categorized into WBRT plus TMZ (RCT) arm and WBRT alone (RT), respectively. The efficacy was evaluated with Pearson chi-square or Fisher's exact tests, Log-rank test and Cox proportional hazards model. NCF was assessed by using revised Hopkins Verbal Learning Test (HVLT-R), Controlled Oral Word Association (COWA) test and Trail-making Test (TMT). QOL was assessed by the Functional Assessment of Cancer Treatment-Lung (FACT-L) Chinese version 4.0 questionnaire. RESULTS: The average intracranial objective response (ORR) and disease control rate (DCR) for all the patients were 26.9 and 95.8%, respectively. The intracranial ORR and DCR for RCT and RT arm were 34.9% vs. 20.2% (p = 0.01) and 98.4% vs. 92.7% (p = 0.03), respectively. The median intracranial progression-free survival (PFS) and overall survival (OS) of NSCLC patients with BM were 5.2 and 7.3 months, respectively. The median PFS of RCT arm was significantly longer than that of RT arm (5.9 vs. 4.9 months, p = 0.002). The median OS of the RCT arm was also slightly longer than that of the RT arm (8.5 vs. 5.9 months), but without statistical significance (p = 0.11). Multivariate analysis indicated that TMZ was a significant factor for PFS. Statistically significant differences on NCF and QOL were observed between CRT and RT arms at 5 months. RCT showed a trend of toxicities increase compared with RT, however, the toxicities were tolerable and manageable. CONCLUSIONS: Adding TMZ to WBRT in the treatment of NSCLC patients with BM could improve the intracranial ORR, DCR, and median PFS compared with WBRT alone. Although no remarkable difference on median OS was found, adding TMZ could prevent NCF and QOL from worsening. The side effects increased by adding TMZ, but the difference was not statistical significance and toxicities were well tolerated.","author":[{"dropping-particle":"","family":"Deng","given":"Xia","non-dropping-particle":"","parse-names":false,"suffix":""},{"dropping-particle":"","family":"Zheng","given":"Zhen","non-dropping-particle":"","parse-names":false,"suffix":""},{"dropping-particle":"","family":"Lin","given":"Baochai","non-dropping-particle":"","parse-names":false,"suffix":""},{"dropping-particle":"","family":"Su","given":"Huafang","non-dropping-particle":"","parse-names":false,"suffix":""},{"dropping-particle":"","family":"Chen","given":"Hanbin","non-dropping-particle":"","parse-names":false,"suffix":""},{"dropping-particle":"","family":"Fei","given":"Shaoran","non-dropping-particle":"","parse-names":false,"suffix":""},{"dropping-particle":"","family":"Fei","given":"Zhenghua","non-dropping-particle":"","parse-names":false,"suffix":""},{"dropping-particle":"","family":"Zhao","given":"Lihao","non-dropping-particle":"","parse-names":false,"suffix":""},{"dropping-particle":"","family":"Jin","given":"Xiance","non-dropping-particle":"","parse-names":false,"suffix":""},{"dropping-particle":"","family":"Xie","given":"Cong Ying","non-dropping-particle":"","parse-names":false,"suffix":""}],"container-title":"BMC Cancer","id":"ITEM-2","issue":"1","issued":{"date-parts":[["2017"]]},"page":"42","title":"The efficacy and roles of combining temozolomide with whole brain radiotherapy in protection neurocognitive function and improvement quality of life of non-small-cell lung cancer patients with brain metastases","type":"article-journal","volume":"17"},"uris":["http://www.mendeley.com/documents/?uuid=bf1a079e-d1af-393a-80e4-b1ffb8355b57"]},{"id":"ITEM-3","itemData":{"DOI":"10.4314/tjpr.v17i6.30","ISBN":"1596-9827 1596-5996","ISSN":"1596-9827","abstract":"Purpose: To study the protective effects of a combination of temozolomide (TMZ) and whole brain radiotherapy (WBT) on neurocognition, and its effect on the quality of life (QoL) in patients with brain metastasis (BM) from solid tumors, relative to WBT alone. Methods: A total of 256 BM patients were enrolled and divided into two groups treated with either WBT plus TMZ, or WBRT alone. All patients received 30 Gy WBT, with or without concomitant TMZ (75 mg/m2/day) during the irradiation period, and subsequently up to six cycles of TMZ (150 mg/m2/day). Results: The mean intracranial objective response (IOR) for all patients was 44.80 % while the IOR for WBT arm and WBT+TMZ group arm were 32.48 and 56.56 %, respectively (p = 0.03). The median intracranial overall survival (OS) for all the patients was 7.70 months. The median OS for WBT alone group (6.53 months) was significantly shorter than that of the WBT + TMZ arm (9.57 months). Statistically significant difference in quality of life (QoL) was observed between both arms at six months. Moreover, WBT+TMZ group had higher incidence of toxicity, when compared to WBT-only group. Conclusion: These results suggest that co-application of WBT and TMZ improves intracranial ORR and median OS in BM patients, relative to the use of WBT alone. Although the side effects may be increased as a result of addition of TMZ, toxicity is tolerable and manageable.","author":[{"dropping-particle":"","family":"Zhan","given":"Yufei","non-dropping-particle":"","parse-names":false,"suffix":""},{"dropping-particle":"","family":"Jiang","given":"Xiaoda","non-dropping-particle":"","parse-names":false,"suffix":""}],"container-title":"Tropical Journal of Pharmaceutical Research","id":"ITEM-3","issue":"6","issued":{"date-parts":[["2018"]]},"page":"1209-1213","title":"Concomitant treatment of brain metastases with whole brain radiotherapy and temozolomide protects neurocognitive function and improve quality of life","type":"article-journal","volume":"17"},"uris":["http://www.mendeley.com/documents/?uuid=be021a31-f0c6-31b5-8324-f1267681de4a"]},{"id":"ITEM-4","itemData":{"DOI":"10.1111/1759-7714.12795","ISBN":"1759-7714 1759-7706","ISSN":"17597714","PMID":"29947170","abstract":"Background: We performed a retrospective analysis to compare the efficacy of whole brain radiotherapy (WBRT) combined with temozolomide (TMZ) versus WBRT alone as first</w:instrText>
      </w:r>
      <w:r>
        <w:rPr>
          <w:rFonts w:ascii="Cambria Math" w:hAnsi="Cambria Math" w:cs="Cambria Math"/>
          <w:sz w:val="20"/>
        </w:rPr>
        <w:instrText>‐</w:instrText>
      </w:r>
      <w:r>
        <w:rPr>
          <w:rFonts w:ascii="Times New Roman" w:hAnsi="Times New Roman"/>
          <w:sz w:val="20"/>
        </w:rPr>
        <w:instrText>line treatment for brain metastases (BM). Methods: Seventy</w:instrText>
      </w:r>
      <w:r>
        <w:rPr>
          <w:rFonts w:ascii="Cambria Math" w:hAnsi="Cambria Math" w:cs="Cambria Math"/>
          <w:sz w:val="20"/>
        </w:rPr>
        <w:instrText>‐</w:instrText>
      </w:r>
      <w:r>
        <w:rPr>
          <w:rFonts w:ascii="Times New Roman" w:hAnsi="Times New Roman"/>
          <w:sz w:val="20"/>
        </w:rPr>
        <w:instrText>eight non</w:instrText>
      </w:r>
      <w:r>
        <w:rPr>
          <w:rFonts w:ascii="Cambria Math" w:hAnsi="Cambria Math" w:cs="Cambria Math"/>
          <w:sz w:val="20"/>
        </w:rPr>
        <w:instrText>‐</w:instrText>
      </w:r>
      <w:r>
        <w:rPr>
          <w:rFonts w:ascii="Times New Roman" w:hAnsi="Times New Roman"/>
          <w:sz w:val="20"/>
        </w:rPr>
        <w:instrText>small cell lung cancer patients with BM were observed, including 45 patients who received WBRT plus TMZ (TMZ + WBRT) and 33 patients who received WBRT alone (WBRT). The primary outcome was overall survival (OS). Secondary outcomes included progression</w:instrText>
      </w:r>
      <w:r>
        <w:rPr>
          <w:rFonts w:ascii="Cambria Math" w:hAnsi="Cambria Math" w:cs="Cambria Math"/>
          <w:sz w:val="20"/>
        </w:rPr>
        <w:instrText>‐</w:instrText>
      </w:r>
      <w:r>
        <w:rPr>
          <w:rFonts w:ascii="Times New Roman" w:hAnsi="Times New Roman"/>
          <w:sz w:val="20"/>
        </w:rPr>
        <w:instrText>free survival (PFS), objective response rate (ORR), and adverse events. Results: The TMZ + WBRT arm achieved significant improvement in ORR (P = 0.0108) compared to the WBRT arm. PFS in the TMZ + WBRT arm was significantly longer than in the RT arm (6.0 vs. 3.5 months; P = 0.038). OS was not significantly different between the two arms. Although increased adverse reactions were experienced in the TMZ + WBRT arm, patients were tolerant of the side effects. Statistically significant differences in neurocognitive function and quality of life were observed between the arms at six months. Conclusion: Concomitant TMZ + WBRT compared to WBRT alone significantly increases ORR and median PFS in patients with BM, but no remarkable difference in median OS was found. Adding TMZ to the treatment strategy could prevent neurocognitive function and quality of life from deteriorating. Although the addition of TMZ increases the incidence of adverse effects, no significant difference was observed. Thus, TMZ is safe and effective. [ABSTRACT FROM AUTHOR]","author":[{"dropping-particle":"","family":"Zhu","given":"Ying","non-dropping-particle":"","parse-names":false,"suffix":""},{"dropping-particle":"","family":"Fu","given":"Lei","non-dropping-particle":"","parse-names":false,"suffix":""},{"dropping-particle":"","family":"Jing","given":"Wang","non-dropping-particle":"","parse-names":false,"suffix":""},{"dropping-particle":"","family":"Guo","given":"Dong","non-dropping-particle":"","parse-names":false,"suffix":""},{"dropping-particle":"","family":"Kong","given":"Li","non-dropping-particle":"","parse-names":false,"suffix":""},{"dropping-particle":"","family":"Yu","given":"Jinming","non-dropping-particle":"","parse-names":false,"suffix":""}],"container-title":"Thoracic Cancer","id":"ITEM-4","issue":"9","issued":{"date-parts":[["2018"]]},"page":"1121-1128","title":"Effectiveness of temozolomide combined with whole brain radiotherapy for non-small cell lung cancer brain metastases","type":"article-journal","volume":"9"},"uris":["http://www.mendeley.com/documents/?uuid=fed1bf1e-d78e-369f-9c22-de39ef003422"]}],"mendeley":{"formattedCitation":"[28,35,39,40]","plainTextFormattedCitation":"[28,35,39,40]","previouslyFormattedCitation":"(Deng et al., 2017; Saito et al., 2016; Zhan &amp; Jiang, 2018; Zhu et al., 2018)"},"properties":{"noteIndex":0},"schema":"https://github.com/citation-style-language/schema/raw/master/csl-citation.json"}</w:instrText>
      </w:r>
      <w:r>
        <w:rPr>
          <w:rFonts w:ascii="Times New Roman" w:hAnsi="Times New Roman"/>
          <w:sz w:val="20"/>
        </w:rPr>
        <w:fldChar w:fldCharType="separate"/>
      </w:r>
      <w:r w:rsidRPr="00367015">
        <w:rPr>
          <w:rFonts w:ascii="Times New Roman" w:hAnsi="Times New Roman"/>
          <w:noProof/>
          <w:sz w:val="20"/>
        </w:rPr>
        <w:t>[28,35,39,40]</w:t>
      </w:r>
      <w:r>
        <w:rPr>
          <w:rFonts w:ascii="Times New Roman" w:hAnsi="Times New Roman"/>
          <w:sz w:val="20"/>
        </w:rPr>
        <w:fldChar w:fldCharType="end"/>
      </w:r>
    </w:p>
    <w:p w:rsidR="006A7CF7" w:rsidRPr="00F72FC1" w:rsidRDefault="006A7CF7" w:rsidP="006A7CF7">
      <w:pPr>
        <w:pStyle w:val="Geenafstand"/>
        <w:spacing w:line="480" w:lineRule="auto"/>
        <w:jc w:val="both"/>
        <w:rPr>
          <w:rFonts w:ascii="Times New Roman" w:hAnsi="Times New Roman"/>
          <w:sz w:val="20"/>
        </w:rPr>
      </w:pPr>
      <w:r w:rsidRPr="00367015">
        <w:rPr>
          <w:rFonts w:ascii="Times New Roman" w:hAnsi="Times New Roman"/>
          <w:noProof/>
          <w:sz w:val="20"/>
          <w:lang w:val="nl-NL" w:eastAsia="nl-NL"/>
        </w:rPr>
        <w:drawing>
          <wp:inline distT="0" distB="0" distL="0" distR="0">
            <wp:extent cx="4397375" cy="1009650"/>
            <wp:effectExtent l="0" t="0" r="3175" b="0"/>
            <wp:docPr id="400" name="Afbeelding 400" descr="H:\Mijn documenten\Writing\Tabellen-figuren\Forest plots\WBRT\T1L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346" descr="H:\Mijn documenten\Writing\Tabellen-figuren\Forest plots\WBRT\T1LM.png"/>
                    <pic:cNvPicPr>
                      <a:picLocks noChangeAspect="1" noChangeArrowheads="1"/>
                    </pic:cNvPicPr>
                  </pic:nvPicPr>
                  <pic:blipFill>
                    <a:blip r:embed="rId8">
                      <a:extLst>
                        <a:ext uri="{28A0092B-C50C-407E-A947-70E740481C1C}">
                          <a14:useLocalDpi xmlns:a14="http://schemas.microsoft.com/office/drawing/2010/main" val="0"/>
                        </a:ext>
                      </a:extLst>
                    </a:blip>
                    <a:srcRect l="12791" t="34811" r="12500" b="30376"/>
                    <a:stretch>
                      <a:fillRect/>
                    </a:stretch>
                  </pic:blipFill>
                  <pic:spPr bwMode="auto">
                    <a:xfrm>
                      <a:off x="0" y="0"/>
                      <a:ext cx="4397375" cy="1009650"/>
                    </a:xfrm>
                    <a:prstGeom prst="rect">
                      <a:avLst/>
                    </a:prstGeom>
                    <a:noFill/>
                    <a:ln>
                      <a:noFill/>
                    </a:ln>
                  </pic:spPr>
                </pic:pic>
              </a:graphicData>
            </a:graphic>
          </wp:inline>
        </w:drawing>
      </w:r>
    </w:p>
    <w:p w:rsidR="006A7CF7" w:rsidRPr="00F72FC1" w:rsidRDefault="006A7CF7" w:rsidP="006A7CF7">
      <w:pPr>
        <w:pStyle w:val="Geenafstand"/>
        <w:spacing w:line="480" w:lineRule="auto"/>
        <w:jc w:val="both"/>
        <w:rPr>
          <w:rFonts w:ascii="Times New Roman" w:hAnsi="Times New Roman"/>
          <w:sz w:val="20"/>
        </w:rPr>
      </w:pPr>
      <w:r w:rsidRPr="00F72FC1">
        <w:rPr>
          <w:rFonts w:ascii="Times New Roman" w:hAnsi="Times New Roman"/>
          <w:sz w:val="20"/>
        </w:rPr>
        <w:t>Executive function</w:t>
      </w:r>
      <w:r>
        <w:rPr>
          <w:rFonts w:ascii="Times New Roman" w:hAnsi="Times New Roman"/>
          <w:sz w:val="20"/>
        </w:rPr>
        <w:t xml:space="preserve"> </w:t>
      </w:r>
      <w:r>
        <w:rPr>
          <w:rFonts w:ascii="Times New Roman" w:hAnsi="Times New Roman"/>
          <w:sz w:val="20"/>
        </w:rPr>
        <w:fldChar w:fldCharType="begin" w:fldLock="1"/>
      </w:r>
      <w:r>
        <w:rPr>
          <w:rFonts w:ascii="Times New Roman" w:hAnsi="Times New Roman"/>
          <w:sz w:val="20"/>
        </w:rPr>
        <w:instrText>ADDIN CSL_CITATION {"citationItems":[{"id":"ITEM-1","itemData":{"DOI":"10.1186/s12885-016-3017-3","ISBN":"1471-2407","ISSN":"14712407","PMID":"28068937","abstract":"BACKGROUND: Brain metastasis (BM) is a poor prognostic factor for non-small-cell lung cancer (NSCLC). The efficacy and roles of combining temozolomide (TMZ) with whole brain radiotherapy (WBRT) in protection neurocognitive function (NCF) and improvement quality of life (QOL) were investigated and compared with WBRT alone in the treatment of NSCLC patients with BM. METHODS: A total of 238 NSCLC patients with BM were reviewed and categorized into WBRT plus TMZ (RCT) arm and WBRT alone (RT), respectively. The efficacy was evaluated with Pearson chi-square or Fisher's exact tests, Log-rank test and Cox proportional hazards model. NCF was assessed by using revised Hopkins Verbal Learning Test (HVLT-R), Controlled Oral Word Association (COWA) test and Trail-making Test (TMT). QOL was assessed by the Functional Assessment of Cancer Treatment-Lung (FACT-L) Chinese version 4.0 questionnaire. RESULTS: The average intracranial objective response (ORR) and disease control rate (DCR) for all the patients were 26.9 and 95.8%, respectively. The intracranial ORR and DCR for RCT and RT arm were 34.9% vs. 20.2% (p = 0.01) and 98.4% vs. 92.7% (p = 0.03), respectively. The median intracranial progression-free survival (PFS) and overall survival (OS) of NSCLC patients with BM were 5.2 and 7.3 months, respectively. The median PFS of RCT arm was significantly longer than that of RT arm (5.9 vs. 4.9 months, p = 0.002). The median OS of the RCT arm was also slightly longer than that of the RT arm (8.5 vs. 5.9 months), but without statistical significance (p = 0.11). Multivariate analysis indicated that TMZ was a significant factor for PFS. Statistically significant differences on NCF and QOL were observed between CRT and RT arms at 5 months. RCT showed a trend of toxicities increase compared with RT, however, the toxicities were tolerable and manageable. CONCLUSIONS: Adding TMZ to WBRT in the treatment of NSCLC patients with BM could improve the intracranial ORR, DCR, and median PFS compared with WBRT alone. Although no remarkable difference on median OS was found, adding TMZ could prevent NCF and QOL from worsening. The side effects increased by adding TMZ, but the difference was not statistical significance and toxicities were well tolerated.","author":[{"dropping-particle":"","family":"Deng","given":"Xia","non-dropping-particle":"","parse-names":false,"suffix":""},{"dropping-particle":"","family":"Zheng","given":"Zhen","non-dropping-particle":"","parse-names":false,"suffix":""},{"dropping-particle":"","family":"Lin","given":"Baochai","non-dropping-particle":"","parse-names":false,"suffix":""},{"dropping-particle":"","family":"Su","given":"Huafang","non-dropping-particle":"","parse-names":false,"suffix":""},{"dropping-particle":"","family":"Chen","given":"Hanbin","non-dropping-particle":"","parse-names":false,"suffix":""},{"dropping-particle":"","family":"Fei","given":"Shaoran","non-dropping-particle":"","parse-names":false,"suffix":""},{"dropping-particle":"","family":"Fei","given":"Zhenghua","non-dropping-particle":"","parse-names":false,"suffix":""},{"dropping-particle":"","family":"Zhao","given":"Lihao","non-dropping-particle":"","parse-names":false,"suffix":""},{"dropping-particle":"","family":"Jin","given":"Xiance","non-dropping-particle":"","parse-names":false,"suffix":""},{"dropping-particle":"","family":"Xie","given":"Cong Ying","non-dropping-particle":"","parse-names":false,"suffix":""}],"container-title":"BMC Cancer","id":"ITEM-1","issue":"1","issued":{"date-parts":[["2017"]]},"page":"42","title":"The efficacy and roles of combining temozolomide with whole brain radiotherapy in protection neurocognitive function and improvement quality of life of non-small-cell lung cancer patients with brain metastases","type":"article-journal","volume":"17"},"uris":["http://www.mendeley.com/documents/?uuid=bf1a079e-d1af-393a-80e4-b1ffb8355b57"]},{"id":"ITEM-2","itemData":{"DOI":"10.1111/1759-7714.12795","ISBN":"1759-7714 1759-7706","ISSN":"17597714","PMID":"29947170","abstract":"Background: We performed a retrospective analysis to compare the efficacy of whole brain radiotherapy (WBRT) combined with temozolomide (TMZ) versus WBRT alone as first</w:instrText>
      </w:r>
      <w:r>
        <w:rPr>
          <w:rFonts w:ascii="Cambria Math" w:hAnsi="Cambria Math" w:cs="Cambria Math"/>
          <w:sz w:val="20"/>
        </w:rPr>
        <w:instrText>‐</w:instrText>
      </w:r>
      <w:r>
        <w:rPr>
          <w:rFonts w:ascii="Times New Roman" w:hAnsi="Times New Roman"/>
          <w:sz w:val="20"/>
        </w:rPr>
        <w:instrText>line treatment for brain metastases (BM). Methods: Seventy</w:instrText>
      </w:r>
      <w:r>
        <w:rPr>
          <w:rFonts w:ascii="Cambria Math" w:hAnsi="Cambria Math" w:cs="Cambria Math"/>
          <w:sz w:val="20"/>
        </w:rPr>
        <w:instrText>‐</w:instrText>
      </w:r>
      <w:r>
        <w:rPr>
          <w:rFonts w:ascii="Times New Roman" w:hAnsi="Times New Roman"/>
          <w:sz w:val="20"/>
        </w:rPr>
        <w:instrText>eight non</w:instrText>
      </w:r>
      <w:r>
        <w:rPr>
          <w:rFonts w:ascii="Cambria Math" w:hAnsi="Cambria Math" w:cs="Cambria Math"/>
          <w:sz w:val="20"/>
        </w:rPr>
        <w:instrText>‐</w:instrText>
      </w:r>
      <w:r>
        <w:rPr>
          <w:rFonts w:ascii="Times New Roman" w:hAnsi="Times New Roman"/>
          <w:sz w:val="20"/>
        </w:rPr>
        <w:instrText>small cell lung cancer patients with BM were observed, including 45 patients who received WBRT plus TMZ (TMZ + WBRT) and 33 patients who received WBRT alone (WBRT). The primary outcome was overall survival (OS). Secondary outcomes included progression</w:instrText>
      </w:r>
      <w:r>
        <w:rPr>
          <w:rFonts w:ascii="Cambria Math" w:hAnsi="Cambria Math" w:cs="Cambria Math"/>
          <w:sz w:val="20"/>
        </w:rPr>
        <w:instrText>‐</w:instrText>
      </w:r>
      <w:r>
        <w:rPr>
          <w:rFonts w:ascii="Times New Roman" w:hAnsi="Times New Roman"/>
          <w:sz w:val="20"/>
        </w:rPr>
        <w:instrText>free survival (PFS), objective response rate (ORR), and adverse events. Results: The TMZ + WBRT arm achieved significant improvement in ORR (P = 0.0108) compared to the WBRT arm. PFS in the TMZ + WBRT arm was significantly longer than in the RT arm (6.0 vs. 3.5 months; P = 0.038). OS was not significantly different between the two arms. Although increased adverse reactions were experienced in the TMZ + WBRT arm, patients were tolerant of the side effects. Statistically significant differences in neurocognitive function and quality of life were observed between the arms at six months. Conclusion: Concomitant TMZ + WBRT compared to WBRT alone significantly increases ORR and median PFS in patients with BM, but no remarkable difference in median OS was found. Adding TMZ to the treatment strategy could prevent neurocognitive function and quality of life from deteriorating. Although the addition of TMZ increases the incidence of adverse effects, no significant difference was observed. Thus, TMZ is safe and effective. [ABSTRACT FROM AUTHOR]","author":[{"dropping-particle":"","family":"Zhu","given":"Ying","non-dropping-particle":"","parse-names":false,"suffix":""},{"dropping-particle":"","family":"Fu","given":"Lei","non-dropping-particle":"","parse-names":false,"suffix":""},{"dropping-particle":"","family":"Jing","given":"Wang","non-dropping-particle":"","parse-names":false,"suffix":""},{"dropping-particle":"","family":"Guo","given":"Dong","non-dropping-particle":"","parse-names":false,"suffix":""},{"dropping-particle":"","family":"Kong","given":"Li","non-dropping-particle":"","parse-names":false,"suffix":""},{"dropping-particle":"","family":"Yu","given":"Jinming","non-dropping-particle":"","parse-names":false,"suffix":""}],"container-title":"Thoracic Cancer","id":"ITEM-2","issue":"9","issued":{"date-parts":[["2018"]]},"page":"1121-1128","title":"Effectiveness of temozolomide combined with whole brain radiotherapy for non-small cell lung cancer brain metastases","type":"article-journal","volume":"9"},"uris":["http://www.mendeley.com/documents/?uuid=fed1bf1e-d78e-369f-9c22-de39ef003422"]}],"mendeley":{"formattedCitation":"[35,40]","plainTextFormattedCitation":"[35,40]","previouslyFormattedCitation":"(Deng et al., 2017; Zhu et al., 2018)"},"properties":{"noteIndex":0},"schema":"https://github.com/citation-style-language/schema/raw/master/csl-citation.json"}</w:instrText>
      </w:r>
      <w:r>
        <w:rPr>
          <w:rFonts w:ascii="Times New Roman" w:hAnsi="Times New Roman"/>
          <w:sz w:val="20"/>
        </w:rPr>
        <w:fldChar w:fldCharType="separate"/>
      </w:r>
      <w:r w:rsidRPr="00367015">
        <w:rPr>
          <w:rFonts w:ascii="Times New Roman" w:hAnsi="Times New Roman"/>
          <w:noProof/>
          <w:sz w:val="20"/>
        </w:rPr>
        <w:t>[35,40]</w:t>
      </w:r>
      <w:r>
        <w:rPr>
          <w:rFonts w:ascii="Times New Roman" w:hAnsi="Times New Roman"/>
          <w:sz w:val="20"/>
        </w:rPr>
        <w:fldChar w:fldCharType="end"/>
      </w:r>
    </w:p>
    <w:p w:rsidR="006A7CF7" w:rsidRPr="00F72FC1" w:rsidRDefault="006A7CF7" w:rsidP="006A7CF7">
      <w:pPr>
        <w:pStyle w:val="Geenafstand"/>
        <w:spacing w:line="480" w:lineRule="auto"/>
        <w:jc w:val="both"/>
        <w:rPr>
          <w:rFonts w:ascii="Times New Roman" w:hAnsi="Times New Roman"/>
          <w:sz w:val="20"/>
        </w:rPr>
      </w:pPr>
      <w:r w:rsidRPr="00367015">
        <w:rPr>
          <w:rFonts w:ascii="Times New Roman" w:hAnsi="Times New Roman"/>
          <w:noProof/>
          <w:sz w:val="20"/>
          <w:lang w:val="nl-NL" w:eastAsia="nl-NL"/>
        </w:rPr>
        <w:drawing>
          <wp:inline distT="0" distB="0" distL="0" distR="0">
            <wp:extent cx="4237990" cy="835025"/>
            <wp:effectExtent l="0" t="0" r="0" b="3175"/>
            <wp:docPr id="399" name="Afbeelding 399" descr="H:\Mijn documenten\Writing\Tabellen-figuren\Forest plots\WBRT\T1E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347" descr="H:\Mijn documenten\Writing\Tabellen-figuren\Forest plots\WBRT\T1EF.png"/>
                    <pic:cNvPicPr>
                      <a:picLocks noChangeAspect="1" noChangeArrowheads="1"/>
                    </pic:cNvPicPr>
                  </pic:nvPicPr>
                  <pic:blipFill>
                    <a:blip r:embed="rId9">
                      <a:extLst>
                        <a:ext uri="{28A0092B-C50C-407E-A947-70E740481C1C}">
                          <a14:useLocalDpi xmlns:a14="http://schemas.microsoft.com/office/drawing/2010/main" val="0"/>
                        </a:ext>
                      </a:extLst>
                    </a:blip>
                    <a:srcRect l="13373" t="38054" r="13225" b="32449"/>
                    <a:stretch>
                      <a:fillRect/>
                    </a:stretch>
                  </pic:blipFill>
                  <pic:spPr bwMode="auto">
                    <a:xfrm>
                      <a:off x="0" y="0"/>
                      <a:ext cx="4237990" cy="835025"/>
                    </a:xfrm>
                    <a:prstGeom prst="rect">
                      <a:avLst/>
                    </a:prstGeom>
                    <a:noFill/>
                    <a:ln>
                      <a:noFill/>
                    </a:ln>
                  </pic:spPr>
                </pic:pic>
              </a:graphicData>
            </a:graphic>
          </wp:inline>
        </w:drawing>
      </w:r>
    </w:p>
    <w:p w:rsidR="006A7CF7" w:rsidRPr="00F72FC1" w:rsidRDefault="006A7CF7" w:rsidP="006A7CF7">
      <w:pPr>
        <w:pStyle w:val="Geenafstand"/>
        <w:spacing w:line="480" w:lineRule="auto"/>
        <w:jc w:val="both"/>
        <w:rPr>
          <w:rFonts w:ascii="Times New Roman" w:hAnsi="Times New Roman"/>
          <w:sz w:val="20"/>
        </w:rPr>
      </w:pPr>
      <w:r w:rsidRPr="00F72FC1">
        <w:rPr>
          <w:rFonts w:ascii="Times New Roman" w:hAnsi="Times New Roman"/>
          <w:sz w:val="20"/>
        </w:rPr>
        <w:t>Verbal fluency</w:t>
      </w:r>
      <w:r>
        <w:rPr>
          <w:rFonts w:ascii="Times New Roman" w:hAnsi="Times New Roman"/>
          <w:sz w:val="20"/>
        </w:rPr>
        <w:t xml:space="preserve"> </w:t>
      </w:r>
      <w:r>
        <w:rPr>
          <w:rFonts w:ascii="Times New Roman" w:hAnsi="Times New Roman"/>
          <w:sz w:val="20"/>
        </w:rPr>
        <w:fldChar w:fldCharType="begin" w:fldLock="1"/>
      </w:r>
      <w:r>
        <w:rPr>
          <w:rFonts w:ascii="Times New Roman" w:hAnsi="Times New Roman"/>
          <w:sz w:val="20"/>
        </w:rPr>
        <w:instrText>ADDIN CSL_CITATION {"citationItems":[{"id":"ITEM-1","itemData":{"DOI":"10.1186/s12885-016-3017-3","ISBN":"1471-2407","ISSN":"14712407","PMID":"28068937","abstract":"BACKGROUND: Brain metastasis (BM) is a poor prognostic factor for non-small-cell lung cancer (NSCLC). The efficacy and roles of combining temozolomide (TMZ) with whole brain radiotherapy (WBRT) in protection neurocognitive function (NCF) and improvement quality of life (QOL) were investigated and compared with WBRT alone in the treatment of NSCLC patients with BM. METHODS: A total of 238 NSCLC patients with BM were reviewed and categorized into WBRT plus TMZ (RCT) arm and WBRT alone (RT), respectively. The efficacy was evaluated with Pearson chi-square or Fisher's exact tests, Log-rank test and Cox proportional hazards model. NCF was assessed by using revised Hopkins Verbal Learning Test (HVLT-R), Controlled Oral Word Association (COWA) test and Trail-making Test (TMT). QOL was assessed by the Functional Assessment of Cancer Treatment-Lung (FACT-L) Chinese version 4.0 questionnaire. RESULTS: The average intracranial objective response (ORR) and disease control rate (DCR) for all the patients were 26.9 and 95.8%, respectively. The intracranial ORR and DCR for RCT and RT arm were 34.9% vs. 20.2% (p = 0.01) and 98.4% vs. 92.7% (p = 0.03), respectively. The median intracranial progression-free survival (PFS) and overall survival (OS) of NSCLC patients with BM were 5.2 and 7.3 months, respectively. The median PFS of RCT arm was significantly longer than that of RT arm (5.9 vs. 4.9 months, p = 0.002). The median OS of the RCT arm was also slightly longer than that of the RT arm (8.5 vs. 5.9 months), but without statistical significance (p = 0.11). Multivariate analysis indicated that TMZ was a significant factor for PFS. Statistically significant differences on NCF and QOL were observed between CRT and RT arms at 5 months. RCT showed a trend of toxicities increase compared with RT, however, the toxicities were tolerable and manageable. CONCLUSIONS: Adding TMZ to WBRT in the treatment of NSCLC patients with BM could improve the intracranial ORR, DCR, and median PFS compared with WBRT alone. Although no remarkable difference on median OS was found, adding TMZ could prevent NCF and QOL from worsening. The side effects increased by adding TMZ, but the difference was not statistical significance and toxicities were well tolerated.","author":[{"dropping-particle":"","family":"Deng","given":"Xia","non-dropping-particle":"","parse-names":false,"suffix":""},{"dropping-particle":"","family":"Zheng","given":"Zhen","non-dropping-particle":"","parse-names":false,"suffix":""},{"dropping-particle":"","family":"Lin","given":"Baochai","non-dropping-particle":"","parse-names":false,"suffix":""},{"dropping-particle":"","family":"Su","given":"Huafang","non-dropping-particle":"","parse-names":false,"suffix":""},{"dropping-particle":"","family":"Chen","given":"Hanbin","non-dropping-particle":"","parse-names":false,"suffix":""},{"dropping-particle":"","family":"Fei","given":"Shaoran","non-dropping-particle":"","parse-names":false,"suffix":""},{"dropping-particle":"","family":"Fei","given":"Zhenghua","non-dropping-particle":"","parse-names":false,"suffix":""},{"dropping-particle":"","family":"Zhao","given":"Lihao","non-dropping-particle":"","parse-names":false,"suffix":""},{"dropping-particle":"","family":"Jin","given":"Xiance","non-dropping-particle":"","parse-names":false,"suffix":""},{"dropping-particle":"","family":"Xie","given":"Cong Ying","non-dropping-particle":"","parse-names":false,"suffix":""}],"container-title":"BMC Cancer","id":"ITEM-1","issue":"1","issued":{"date-parts":[["2017"]]},"page":"42","title":"The efficacy and roles of combining temozolomide with whole brain radiotherapy in protection neurocognitive function and improvement quality of life of non-small-cell lung cancer patients with brain metastases","type":"article-journal","volume":"17"},"uris":["http://www.mendeley.com/documents/?uuid=bf1a079e-d1af-393a-80e4-b1ffb8355b57"]},{"id":"ITEM-2","itemData":{"DOI":"10.1111/1759-7714.12795","ISBN":"1759-7714 1759-7706","ISSN":"17597714","PMID":"29947170","abstract":"Background: We performed a retrospective analysis to compare the efficacy of whole brain radiotherapy (WBRT) combined with temozolomide (TMZ) versus WBRT alone as first</w:instrText>
      </w:r>
      <w:r>
        <w:rPr>
          <w:rFonts w:ascii="Cambria Math" w:hAnsi="Cambria Math" w:cs="Cambria Math"/>
          <w:sz w:val="20"/>
        </w:rPr>
        <w:instrText>‐</w:instrText>
      </w:r>
      <w:r>
        <w:rPr>
          <w:rFonts w:ascii="Times New Roman" w:hAnsi="Times New Roman"/>
          <w:sz w:val="20"/>
        </w:rPr>
        <w:instrText>line treatment for brain metastases (BM). Methods: Seventy</w:instrText>
      </w:r>
      <w:r>
        <w:rPr>
          <w:rFonts w:ascii="Cambria Math" w:hAnsi="Cambria Math" w:cs="Cambria Math"/>
          <w:sz w:val="20"/>
        </w:rPr>
        <w:instrText>‐</w:instrText>
      </w:r>
      <w:r>
        <w:rPr>
          <w:rFonts w:ascii="Times New Roman" w:hAnsi="Times New Roman"/>
          <w:sz w:val="20"/>
        </w:rPr>
        <w:instrText>eight non</w:instrText>
      </w:r>
      <w:r>
        <w:rPr>
          <w:rFonts w:ascii="Cambria Math" w:hAnsi="Cambria Math" w:cs="Cambria Math"/>
          <w:sz w:val="20"/>
        </w:rPr>
        <w:instrText>‐</w:instrText>
      </w:r>
      <w:r>
        <w:rPr>
          <w:rFonts w:ascii="Times New Roman" w:hAnsi="Times New Roman"/>
          <w:sz w:val="20"/>
        </w:rPr>
        <w:instrText>small cell lung cancer patients with BM were observed, including 45 patients who received WBRT plus TMZ (TMZ + WBRT) and 33 patients who received WBRT alone (WBRT). The primary outcome was overall survival (OS). Secondary outcomes included progression</w:instrText>
      </w:r>
      <w:r>
        <w:rPr>
          <w:rFonts w:ascii="Cambria Math" w:hAnsi="Cambria Math" w:cs="Cambria Math"/>
          <w:sz w:val="20"/>
        </w:rPr>
        <w:instrText>‐</w:instrText>
      </w:r>
      <w:r>
        <w:rPr>
          <w:rFonts w:ascii="Times New Roman" w:hAnsi="Times New Roman"/>
          <w:sz w:val="20"/>
        </w:rPr>
        <w:instrText>free survival (PFS), objective response rate (ORR), and adverse events. Results: The TMZ + WBRT arm achieved significant improvement in ORR (P = 0.0108) compared to the WBRT arm. PFS in the TMZ + WBRT arm was significantly longer than in the RT arm (6.0 vs. 3.5 months; P = 0.038). OS was not significantly different between the two arms. Although increased adverse reactions were experienced in the TMZ + WBRT arm, patients were tolerant of the side effects. Statistically significant differences in neurocognitive function and quality of life were observed between the arms at six months. Conclusion: Concomitant TMZ + WBRT compared to WBRT alone significantly increases ORR and median PFS in patients with BM, but no remarkable difference in median OS was found. Adding TMZ to the treatment strategy could prevent neurocognitive function and quality of life from deteriorating. Although the addition of TMZ increases the incidence of adverse effects, no significant difference was observed. Thus, TMZ is safe and effective. [ABSTRACT FROM AUTHOR]","author":[{"dropping-particle":"","family":"Zhu","given":"Ying","non-dropping-particle":"","parse-names":false,"suffix":""},{"dropping-particle":"","family":"Fu","given":"Lei","non-dropping-particle":"","parse-names":false,"suffix":""},{"dropping-particle":"","family":"Jing","given":"Wang","non-dropping-particle":"","parse-names":false,"suffix":""},{"dropping-particle":"","family":"Guo","given":"Dong","non-dropping-particle":"","parse-names":false,"suffix":""},{"dropping-particle":"","family":"Kong","given":"Li","non-dropping-particle":"","parse-names":false,"suffix":""},{"dropping-particle":"","family":"Yu","given":"Jinming","non-dropping-particle":"","parse-names":false,"suffix":""}],"container-title":"Thoracic Cancer","id":"ITEM-2","issue":"9","issued":{"date-parts":[["2018"]]},"page":"1121-1128","title":"Effectiveness of temozolomide combined with whole brain radiotherapy for non-small cell lung cancer brain metastases","type":"article-journal","volume":"9"},"uris":["http://www.mendeley.com/documents/?uuid=fed1bf1e-d78e-369f-9c22-de39ef003422"]}],"mendeley":{"formattedCitation":"[35,40]","plainTextFormattedCitation":"[35,40]","previouslyFormattedCitation":"(Deng et al., 2017; Zhu et al., 2018)"},"properties":{"noteIndex":0},"schema":"https://github.com/citation-style-language/schema/raw/master/csl-citation.json"}</w:instrText>
      </w:r>
      <w:r>
        <w:rPr>
          <w:rFonts w:ascii="Times New Roman" w:hAnsi="Times New Roman"/>
          <w:sz w:val="20"/>
        </w:rPr>
        <w:fldChar w:fldCharType="separate"/>
      </w:r>
      <w:r w:rsidRPr="00367015">
        <w:rPr>
          <w:rFonts w:ascii="Times New Roman" w:hAnsi="Times New Roman"/>
          <w:noProof/>
          <w:sz w:val="20"/>
        </w:rPr>
        <w:t>[35,40]</w:t>
      </w:r>
      <w:r>
        <w:rPr>
          <w:rFonts w:ascii="Times New Roman" w:hAnsi="Times New Roman"/>
          <w:sz w:val="20"/>
        </w:rPr>
        <w:fldChar w:fldCharType="end"/>
      </w:r>
    </w:p>
    <w:p w:rsidR="006A7CF7" w:rsidRPr="00F72FC1" w:rsidRDefault="006A7CF7" w:rsidP="006A7CF7">
      <w:pPr>
        <w:pStyle w:val="Geenafstand"/>
        <w:spacing w:line="480" w:lineRule="auto"/>
        <w:jc w:val="both"/>
        <w:rPr>
          <w:rFonts w:ascii="Times New Roman" w:hAnsi="Times New Roman"/>
          <w:sz w:val="20"/>
        </w:rPr>
      </w:pPr>
      <w:r w:rsidRPr="00367015">
        <w:rPr>
          <w:rFonts w:ascii="Times New Roman" w:hAnsi="Times New Roman"/>
          <w:noProof/>
          <w:sz w:val="20"/>
          <w:lang w:val="nl-NL" w:eastAsia="nl-NL"/>
        </w:rPr>
        <w:drawing>
          <wp:inline distT="0" distB="0" distL="0" distR="0">
            <wp:extent cx="4397375" cy="850900"/>
            <wp:effectExtent l="0" t="0" r="3175" b="6350"/>
            <wp:docPr id="398" name="Afbeelding 398" descr="H:\Mijn documenten\Writing\Tabellen-figuren\Forest plots\WBRT\T1V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348" descr="H:\Mijn documenten\Writing\Tabellen-figuren\Forest plots\WBRT\T1VF.png"/>
                    <pic:cNvPicPr>
                      <a:picLocks noChangeAspect="1" noChangeArrowheads="1"/>
                    </pic:cNvPicPr>
                  </pic:nvPicPr>
                  <pic:blipFill>
                    <a:blip r:embed="rId10">
                      <a:extLst>
                        <a:ext uri="{28A0092B-C50C-407E-A947-70E740481C1C}">
                          <a14:useLocalDpi xmlns:a14="http://schemas.microsoft.com/office/drawing/2010/main" val="0"/>
                        </a:ext>
                      </a:extLst>
                    </a:blip>
                    <a:srcRect l="12791" t="37463" r="12500" b="32149"/>
                    <a:stretch>
                      <a:fillRect/>
                    </a:stretch>
                  </pic:blipFill>
                  <pic:spPr bwMode="auto">
                    <a:xfrm>
                      <a:off x="0" y="0"/>
                      <a:ext cx="4397375" cy="850900"/>
                    </a:xfrm>
                    <a:prstGeom prst="rect">
                      <a:avLst/>
                    </a:prstGeom>
                    <a:noFill/>
                    <a:ln>
                      <a:noFill/>
                    </a:ln>
                  </pic:spPr>
                </pic:pic>
              </a:graphicData>
            </a:graphic>
          </wp:inline>
        </w:drawing>
      </w:r>
    </w:p>
    <w:p w:rsidR="006A7CF7" w:rsidRPr="00367015" w:rsidRDefault="006A7CF7" w:rsidP="006A7CF7">
      <w:pPr>
        <w:pStyle w:val="Geenafstand"/>
        <w:spacing w:line="480" w:lineRule="auto"/>
        <w:jc w:val="both"/>
        <w:rPr>
          <w:rFonts w:ascii="Times New Roman" w:hAnsi="Times New Roman"/>
          <w:sz w:val="20"/>
        </w:rPr>
      </w:pPr>
      <w:r w:rsidRPr="00F72FC1">
        <w:rPr>
          <w:rFonts w:ascii="Times New Roman" w:hAnsi="Times New Roman"/>
          <w:sz w:val="20"/>
        </w:rPr>
        <w:t>Information processing speed</w:t>
      </w:r>
      <w:r>
        <w:rPr>
          <w:rFonts w:ascii="Times New Roman" w:hAnsi="Times New Roman"/>
          <w:sz w:val="20"/>
        </w:rPr>
        <w:t xml:space="preserve"> </w:t>
      </w:r>
      <w:r>
        <w:rPr>
          <w:rFonts w:ascii="Times New Roman" w:hAnsi="Times New Roman"/>
          <w:sz w:val="20"/>
        </w:rPr>
        <w:fldChar w:fldCharType="begin" w:fldLock="1"/>
      </w:r>
      <w:r>
        <w:rPr>
          <w:rFonts w:ascii="Times New Roman" w:hAnsi="Times New Roman"/>
          <w:sz w:val="20"/>
        </w:rPr>
        <w:instrText>ADDIN CSL_CITATION {"citationItems":[{"id":"ITEM-1","itemData":{"DOI":"10.1186/s12885-016-3017-3","ISBN":"1471-2407","ISSN":"14712407","PMID":"28068937","abstract":"BACKGROUND: Brain metastasis (BM) is a poor prognostic factor for non-small-cell lung cancer (NSCLC). The efficacy and roles of combining temozolomide (TMZ) with whole brain radiotherapy (WBRT) in protection neurocognitive function (NCF) and improvement quality of life (QOL) were investigated and compared with WBRT alone in the treatment of NSCLC patients with BM. METHODS: A total of 238 NSCLC patients with BM were reviewed and categorized into WBRT plus TMZ (RCT) arm and WBRT alone (RT), respectively. The efficacy was evaluated with Pearson chi-square or Fisher's exact tests, Log-rank test and Cox proportional hazards model. NCF was assessed by using revised Hopkins Verbal Learning Test (HVLT-R), Controlled Oral Word Association (COWA) test and Trail-making Test (TMT). QOL was assessed by the Functional Assessment of Cancer Treatment-Lung (FACT-L) Chinese version 4.0 questionnaire. RESULTS: The average intracranial objective response (ORR) and disease control rate (DCR) for all the patients were 26.9 and 95.8%, respectively. The intracranial ORR and DCR for RCT and RT arm were 34.9% vs. 20.2% (p = 0.01) and 98.4% vs. 92.7% (p = 0.03), respectively. The median intracranial progression-free survival (PFS) and overall survival (OS) of NSCLC patients with BM were 5.2 and 7.3 months, respectively. The median PFS of RCT arm was significantly longer than that of RT arm (5.9 vs. 4.9 months, p = 0.002). The median OS of the RCT arm was also slightly longer than that of the RT arm (8.5 vs. 5.9 months), but without statistical significance (p = 0.11). Multivariate analysis indicated that TMZ was a significant factor for PFS. Statistically significant differences on NCF and QOL were observed between CRT and RT arms at 5 months. RCT showed a trend of toxicities increase compared with RT, however, the toxicities were tolerable and manageable. CONCLUSIONS: Adding TMZ to WBRT in the treatment of NSCLC patients with BM could improve the intracranial ORR, DCR, and median PFS compared with WBRT alone. Although no remarkable difference on median OS was found, adding TMZ could prevent NCF and QOL from worsening. The side effects increased by adding TMZ, but the difference was not statistical significance and toxicities were well tolerated.","author":[{"dropping-particle":"","family":"Deng","given":"Xia","non-dropping-particle":"","parse-names":false,"suffix":""},{"dropping-particle":"","family":"Zheng","given":"Zhen","non-dropping-particle":"","parse-names":false,"suffix":""},{"dropping-particle":"","family":"Lin","given":"Baochai","non-dropping-particle":"","parse-names":false,"suffix":""},{"dropping-particle":"","family":"Su","given":"Huafang","non-dropping-particle":"","parse-names":false,"suffix":""},{"dropping-particle":"","family":"Chen","given":"Hanbin","non-dropping-particle":"","parse-names":false,"suffix":""},{"dropping-particle":"","family":"Fei","given":"Shaoran","non-dropping-particle":"","parse-names":false,"suffix":""},{"dropping-particle":"","family":"Fei","given":"Zhenghua","non-dropping-particle":"","parse-names":false,"suffix":""},{"dropping-particle":"","family":"Zhao","given":"Lihao","non-dropping-particle":"","parse-names":false,"suffix":""},{"dropping-particle":"","family":"Jin","given":"Xiance","non-dropping-particle":"","parse-names":false,"suffix":""},{"dropping-particle":"","family":"Xie","given":"Cong Ying","non-dropping-particle":"","parse-names":false,"suffix":""}],"container-title":"BMC Cancer","id":"ITEM-1","issue":"1","issued":{"date-parts":[["2017"]]},"page":"42","title":"The efficacy and roles of combining temozolomide with whole brain radiotherapy in protection neurocognitive function and improvement quality of life of non-small-cell lung cancer patients with brain metastases","type":"article-journal","volume":"17"},"uris":["http://www.mendeley.com/documents/?uuid=bf1a079e-d1af-393a-80e4-b1ffb8355b57"]}],"mendeley":{"formattedCitation":"[35]","plainTextFormattedCitation":"[35]","previouslyFormattedCitation":"(Deng et al., 2017)"},"properties":{"noteIndex":0},"schema":"https://github.com/citation-style-language/schema/raw/master/csl-citation.json"}</w:instrText>
      </w:r>
      <w:r>
        <w:rPr>
          <w:rFonts w:ascii="Times New Roman" w:hAnsi="Times New Roman"/>
          <w:sz w:val="20"/>
        </w:rPr>
        <w:fldChar w:fldCharType="separate"/>
      </w:r>
      <w:r w:rsidRPr="00367015">
        <w:rPr>
          <w:rFonts w:ascii="Times New Roman" w:hAnsi="Times New Roman"/>
          <w:noProof/>
          <w:sz w:val="20"/>
        </w:rPr>
        <w:t>[35]</w:t>
      </w:r>
      <w:r>
        <w:rPr>
          <w:rFonts w:ascii="Times New Roman" w:hAnsi="Times New Roman"/>
          <w:sz w:val="20"/>
        </w:rPr>
        <w:fldChar w:fldCharType="end"/>
      </w:r>
    </w:p>
    <w:p w:rsidR="006A7CF7" w:rsidRPr="00367015" w:rsidRDefault="006A7CF7" w:rsidP="006A7CF7">
      <w:pPr>
        <w:pStyle w:val="Geenafstand"/>
        <w:spacing w:line="480" w:lineRule="auto"/>
        <w:jc w:val="both"/>
        <w:rPr>
          <w:rFonts w:ascii="Times New Roman" w:hAnsi="Times New Roman"/>
          <w:sz w:val="20"/>
        </w:rPr>
      </w:pPr>
      <w:r w:rsidRPr="00367015">
        <w:rPr>
          <w:rFonts w:ascii="Times New Roman" w:hAnsi="Times New Roman"/>
          <w:noProof/>
          <w:sz w:val="20"/>
          <w:lang w:val="nl-NL" w:eastAsia="nl-NL"/>
        </w:rPr>
        <w:drawing>
          <wp:inline distT="0" distB="0" distL="0" distR="0">
            <wp:extent cx="3411220" cy="532765"/>
            <wp:effectExtent l="0" t="0" r="0" b="635"/>
            <wp:docPr id="397" name="Afbeelding 397" descr="H:\Mijn documenten\Writing\Tabellen-figuren\Forest plots\WBRT\T1I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349" descr="H:\Mijn documenten\Writing\Tabellen-figuren\Forest plots\WBRT\T1IPS.png"/>
                    <pic:cNvPicPr>
                      <a:picLocks noChangeAspect="1" noChangeArrowheads="1"/>
                    </pic:cNvPicPr>
                  </pic:nvPicPr>
                  <pic:blipFill>
                    <a:blip r:embed="rId11">
                      <a:extLst>
                        <a:ext uri="{28A0092B-C50C-407E-A947-70E740481C1C}">
                          <a14:useLocalDpi xmlns:a14="http://schemas.microsoft.com/office/drawing/2010/main" val="0"/>
                        </a:ext>
                      </a:extLst>
                    </a:blip>
                    <a:srcRect l="20639" t="43358" r="20206" b="38054"/>
                    <a:stretch>
                      <a:fillRect/>
                    </a:stretch>
                  </pic:blipFill>
                  <pic:spPr bwMode="auto">
                    <a:xfrm>
                      <a:off x="0" y="0"/>
                      <a:ext cx="3411220" cy="532765"/>
                    </a:xfrm>
                    <a:prstGeom prst="rect">
                      <a:avLst/>
                    </a:prstGeom>
                    <a:noFill/>
                    <a:ln>
                      <a:noFill/>
                    </a:ln>
                  </pic:spPr>
                </pic:pic>
              </a:graphicData>
            </a:graphic>
          </wp:inline>
        </w:drawing>
      </w:r>
    </w:p>
    <w:p w:rsidR="006A7CF7" w:rsidRPr="00367015" w:rsidRDefault="006A7CF7" w:rsidP="006A7CF7">
      <w:pPr>
        <w:pStyle w:val="Geenafstand"/>
        <w:spacing w:line="480" w:lineRule="auto"/>
        <w:jc w:val="both"/>
        <w:rPr>
          <w:rFonts w:ascii="Times New Roman" w:hAnsi="Times New Roman"/>
          <w:sz w:val="20"/>
        </w:rPr>
      </w:pPr>
      <w:r w:rsidRPr="00367015">
        <w:rPr>
          <w:rFonts w:ascii="Times New Roman" w:hAnsi="Times New Roman"/>
          <w:sz w:val="20"/>
        </w:rPr>
        <w:br w:type="page"/>
      </w:r>
    </w:p>
    <w:p w:rsidR="006A7CF7" w:rsidRPr="00F72FC1" w:rsidRDefault="006A7CF7" w:rsidP="006A7CF7">
      <w:pPr>
        <w:pStyle w:val="Kop3"/>
        <w:spacing w:before="240" w:line="480" w:lineRule="auto"/>
        <w:ind w:firstLine="720"/>
        <w:rPr>
          <w:rFonts w:ascii="Times New Roman" w:hAnsi="Times New Roman"/>
          <w:b w:val="0"/>
          <w:color w:val="auto"/>
          <w:sz w:val="20"/>
          <w:szCs w:val="20"/>
          <w:u w:val="single"/>
          <w:lang w:val="en-US"/>
        </w:rPr>
      </w:pPr>
      <w:r w:rsidRPr="00F72FC1">
        <w:rPr>
          <w:rFonts w:ascii="Times New Roman" w:hAnsi="Times New Roman"/>
          <w:b w:val="0"/>
          <w:color w:val="auto"/>
          <w:sz w:val="20"/>
          <w:szCs w:val="20"/>
          <w:u w:val="single"/>
          <w:lang w:val="en-US"/>
        </w:rPr>
        <w:t>Mid-term follow-up</w:t>
      </w:r>
    </w:p>
    <w:p w:rsidR="006A7CF7" w:rsidRPr="00F72FC1" w:rsidRDefault="006A7CF7" w:rsidP="006A7CF7">
      <w:pPr>
        <w:pStyle w:val="Geenafstand"/>
        <w:spacing w:line="480" w:lineRule="auto"/>
        <w:jc w:val="both"/>
        <w:rPr>
          <w:rFonts w:ascii="Times New Roman" w:hAnsi="Times New Roman"/>
          <w:sz w:val="20"/>
        </w:rPr>
      </w:pPr>
      <w:r w:rsidRPr="00367015">
        <w:rPr>
          <w:rFonts w:ascii="Times New Roman" w:hAnsi="Times New Roman"/>
          <w:sz w:val="20"/>
        </w:rPr>
        <w:t xml:space="preserve">Learning and memory </w:t>
      </w:r>
      <w:r>
        <w:rPr>
          <w:rFonts w:ascii="Times New Roman" w:hAnsi="Times New Roman"/>
          <w:sz w:val="20"/>
        </w:rPr>
        <w:fldChar w:fldCharType="begin" w:fldLock="1"/>
      </w:r>
      <w:r>
        <w:rPr>
          <w:rFonts w:ascii="Times New Roman" w:hAnsi="Times New Roman"/>
          <w:sz w:val="20"/>
        </w:rPr>
        <w:instrText>ADDIN CSL_CITATION {"citationItems":[{"id":"ITEM-1","itemData":{"DOI":"10.3390/ijms17111834","ISBN":"1422-0067 1661-6596","ISSN":"14220067","PMID":"27827891","abstract":"Our objectives were to (1) investigate the feasibility of the use of the Japanese version of the Hopkins Verbal Learning Test-Revised (HVLT-R); (2) identify the clinical factors influencing the HVLT-R scores of patients undergoing whole-brain radiation therapy (WBRT); and (3) compare the neurocognitive function (NCF) after WBRT in different dose fractionation schedules. We administered the HVLT-R (Japanese version) before (baseline) and at four and eight months after WBRT in 45 patients who received either therapeutic (35Gy-in-14, n = 16; 30Gy-in-10, n = 18) or prophylactic (25Gy-in-10, n = 11) WBRT. Sixteen patients dropped out before the eight-month examination, due mostly to death from cancer. The Karnofsky Performance Status (KPS) 80-100 group had significantly higher baseline total recall (TR) scores (p = 0.0053), delayed recall (DR) scores (p = 0.012), and delayed recognition (DRecog) scores (p = 0.0078). The patients aged &lt;/=65 years also had significantly higher TR scores (p = 0.030) and DRecog scores (p = 0.031). The patients who underwent two examinations (worse-prognosis group) had significantly decreased DR scores four months after WBRT compared to the baseline (p = 0.0073), and they were significantly more likely to have declined individual TR scores (p = 0.0017) and DR scores (p = 0.035) at four months. The eight-month HVLT-R scores did not significantly decline regardless of the WBRT dose fractionation. The baseline NCF was determined by age and KPS, and the early decline in NCF is characteristic of the worse-prognosis group.","author":[{"dropping-particle":"","family":"Saito","given":"Hirotake","non-dropping-particle":"","parse-names":false,"suffix":""},{"dropping-particle":"","family":"Tanaka","given":"Kensuke","non-dropping-particle":"","parse-names":false,"suffix":""},{"dropping-particle":"","family":"Kanemoto","given":"Ayae","non-dropping-particle":"","parse-names":false,"suffix":""},{"dropping-particle":"","family":"Nakano","given":"Toshimichi","non-dropping-particle":"","parse-names":false,"suffix":""},{"dropping-particle":"","family":"Abe","given":"Eisuke","non-dropping-particle":"","parse-names":false,"suffix":""},{"dropping-particle":"","family":"Aoyama","given":"Hidefumi","non-dropping-particle":"","parse-names":false,"suffix":""}],"container-title":"International Journal of Molecular Sciences","id":"ITEM-1","issue":"11","issued":{"date-parts":[["2016"]]},"page":"1834","title":"Factors affecting the baseline and post-treatment scores on the hopkins verbal learning test-revised Japanese version before and after whole-brain radiation therapy","type":"article-journal","volume":"17"},"uris":["http://www.mendeley.com/documents/?uuid=f315480d-e2c6-3c76-87c4-58d2a734eeb7"]},{"id":"ITEM-2","itemData":{"DOI":"10.1186/s12885-016-3017-3","ISBN":"1471-2407","ISSN":"14712407","PMID":"28068937","abstract":"BACKGROUND: Brain metastasis (BM) is a poor prognostic factor for non-small-cell lung cancer (NSCLC). The efficacy and roles of combining temozolomide (TMZ) with whole brain radiotherapy (WBRT) in protection neurocognitive function (NCF) and improvement quality of life (QOL) were investigated and compared with WBRT alone in the treatment of NSCLC patients with BM. METHODS: A total of 238 NSCLC patients with BM were reviewed and categorized into WBRT plus TMZ (RCT) arm and WBRT alone (RT), respectively. The efficacy was evaluated with Pearson chi-square or Fisher's exact tests, Log-rank test and Cox proportional hazards model. NCF was assessed by using revised Hopkins Verbal Learning Test (HVLT-R), Controlled Oral Word Association (COWA) test and Trail-making Test (TMT). QOL was assessed by the Functional Assessment of Cancer Treatment-Lung (FACT-L) Chinese version 4.0 questionnaire. RESULTS: The average intracranial objective response (ORR) and disease control rate (DCR) for all the patients were 26.9 and 95.8%, respectively. The intracranial ORR and DCR for RCT and RT arm were 34.9% vs. 20.2% (p = 0.01) and 98.4% vs. 92.7% (p = 0.03), respectively. The median intracranial progression-free survival (PFS) and overall survival (OS) of NSCLC patients with BM were 5.2 and 7.3 months, respectively. The median PFS of RCT arm was significantly longer than that of RT arm (5.9 vs. 4.9 months, p = 0.002). The median OS of the RCT arm was also slightly longer than that of the RT arm (8.5 vs. 5.9 months), but without statistical significance (p = 0.11). Multivariate analysis indicated that TMZ was a significant factor for PFS. Statistically significant differences on NCF and QOL were observed between CRT and RT arms at 5 months. RCT showed a trend of toxicities increase compared with RT, however, the toxicities were tolerable and manageable. CONCLUSIONS: Adding TMZ to WBRT in the treatment of NSCLC patients with BM could improve the intracranial ORR, DCR, and median PFS compared with WBRT alone. Although no remarkable difference on median OS was found, adding TMZ could prevent NCF and QOL from worsening. The side effects increased by adding TMZ, but the difference was not statistical significance and toxicities were well tolerated.","author":[{"dropping-particle":"","family":"Deng","given":"Xia","non-dropping-particle":"","parse-names":false,"suffix":""},{"dropping-particle":"","family":"Zheng","given":"Zhen","non-dropping-particle":"","parse-names":false,"suffix":""},{"dropping-particle":"","family":"Lin","given":"Baochai","non-dropping-particle":"","parse-names":false,"suffix":""},{"dropping-particle":"","family":"Su","given":"Huafang","non-dropping-particle":"","parse-names":false,"suffix":""},{"dropping-particle":"","family":"Chen","given":"Hanbin","non-dropping-particle":"","parse-names":false,"suffix":""},{"dropping-particle":"","family":"Fei","given":"Shaoran","non-dropping-particle":"","parse-names":false,"suffix":""},{"dropping-particle":"","family":"Fei","given":"Zhenghua","non-dropping-particle":"","parse-names":false,"suffix":""},{"dropping-particle":"","family":"Zhao","given":"Lihao","non-dropping-particle":"","parse-names":false,"suffix":""},{"dropping-particle":"","family":"Jin","given":"Xiance","non-dropping-particle":"","parse-names":false,"suffix":""},{"dropping-particle":"","family":"Xie","given":"Cong Ying","non-dropping-particle":"","parse-names":false,"suffix":""}],"container-title":"BMC Cancer","id":"ITEM-2","issue":"1","issued":{"date-parts":[["2017"]]},"page":"42","title":"The efficacy and roles of combining temozolomide with whole brain radiotherapy in protection neurocognitive function and improvement quality of life of non-small-cell lung cancer patients with brain metastases","type":"article-journal","volume":"17"},"uris":["http://www.mendeley.com/documents/?uuid=bf1a079e-d1af-393a-80e4-b1ffb8355b57"]},{"id":"ITEM-3","itemData":{"DOI":"10.4314/tjpr.v17i6.30","ISBN":"1596-9827 1596-5996","ISSN":"1596-9827","abstract":"Purpose: To study the protective effects of a combination of temozolomide (TMZ) and whole brain radiotherapy (WBT) on neurocognition, and its effect on the quality of life (QoL) in patients with brain metastasis (BM) from solid tumors, relative to WBT alone. Methods: A total of 256 BM patients were enrolled and divided into two groups treated with either WBT plus TMZ, or WBRT alone. All patients received 30 Gy WBT, with or without concomitant TMZ (75 mg/m2/day) during the irradiation period, and subsequently up to six cycles of TMZ (150 mg/m2/day). Results: The mean intracranial objective response (IOR) for all patients was 44.80 % while the IOR for WBT arm and WBT+TMZ group arm were 32.48 and 56.56 %, respectively (p = 0.03). The median intracranial overall survival (OS) for all the patients was 7.70 months. The median OS for WBT alone group (6.53 months) was significantly shorter than that of the WBT + TMZ arm (9.57 months). Statistically significant difference in quality of life (QoL) was observed between both arms at six months. Moreover, WBT+TMZ group had higher incidence of toxicity, when compared to WBT-only group. Conclusion: These results suggest that co-application of WBT and TMZ improves intracranial ORR and median OS in BM patients, relative to the use of WBT alone. Although the side effects may be increased as a result of addition of TMZ, toxicity is tolerable and manageable.","author":[{"dropping-particle":"","family":"Zhan","given":"Yufei","non-dropping-particle":"","parse-names":false,"suffix":""},{"dropping-particle":"","family":"Jiang","given":"Xiaoda","non-dropping-particle":"","parse-names":false,"suffix":""}],"container-title":"Tropical Journal of Pharmaceutical Research","id":"ITEM-3","issue":"6","issued":{"date-parts":[["2018"]]},"page":"1209-1213","title":"Concomitant treatment of brain metastases with whole brain radiotherapy and temozolomide protects neurocognitive function and improve quality of life","type":"article-journal","volume":"17"},"uris":["http://www.mendeley.com/documents/?uuid=be021a31-f0c6-31b5-8324-f1267681de4a"]},{"id":"ITEM-4","itemData":{"DOI":"10.1111/1759-7714.12795","ISBN":"1759-7714 1759-7706","ISSN":"17597714","PMID":"29947170","abstract":"Background: We performed a retrospective analysis to compare the efficacy of whole brain radiotherapy (WBRT) combined with temozolomide (TMZ) versus WBRT alone as first</w:instrText>
      </w:r>
      <w:r>
        <w:rPr>
          <w:rFonts w:ascii="Cambria Math" w:hAnsi="Cambria Math" w:cs="Cambria Math"/>
          <w:sz w:val="20"/>
        </w:rPr>
        <w:instrText>‐</w:instrText>
      </w:r>
      <w:r>
        <w:rPr>
          <w:rFonts w:ascii="Times New Roman" w:hAnsi="Times New Roman"/>
          <w:sz w:val="20"/>
        </w:rPr>
        <w:instrText>line treatment for brain metastases (BM). Methods: Seventy</w:instrText>
      </w:r>
      <w:r>
        <w:rPr>
          <w:rFonts w:ascii="Cambria Math" w:hAnsi="Cambria Math" w:cs="Cambria Math"/>
          <w:sz w:val="20"/>
        </w:rPr>
        <w:instrText>‐</w:instrText>
      </w:r>
      <w:r>
        <w:rPr>
          <w:rFonts w:ascii="Times New Roman" w:hAnsi="Times New Roman"/>
          <w:sz w:val="20"/>
        </w:rPr>
        <w:instrText>eight non</w:instrText>
      </w:r>
      <w:r>
        <w:rPr>
          <w:rFonts w:ascii="Cambria Math" w:hAnsi="Cambria Math" w:cs="Cambria Math"/>
          <w:sz w:val="20"/>
        </w:rPr>
        <w:instrText>‐</w:instrText>
      </w:r>
      <w:r>
        <w:rPr>
          <w:rFonts w:ascii="Times New Roman" w:hAnsi="Times New Roman"/>
          <w:sz w:val="20"/>
        </w:rPr>
        <w:instrText>small cell lung cancer patients with BM were observed, including 45 patients who received WBRT plus TMZ (TMZ + WBRT) and 33 patients who received WBRT alone (WBRT). The primary outcome was overall survival (OS). Secondary outcomes included progression</w:instrText>
      </w:r>
      <w:r>
        <w:rPr>
          <w:rFonts w:ascii="Cambria Math" w:hAnsi="Cambria Math" w:cs="Cambria Math"/>
          <w:sz w:val="20"/>
        </w:rPr>
        <w:instrText>‐</w:instrText>
      </w:r>
      <w:r>
        <w:rPr>
          <w:rFonts w:ascii="Times New Roman" w:hAnsi="Times New Roman"/>
          <w:sz w:val="20"/>
        </w:rPr>
        <w:instrText>free survival (PFS), objective response rate (ORR), and adverse events. Results: The TMZ + WBRT arm achieved significant improvement in ORR (P = 0.0108) compared to the WBRT arm. PFS in the TMZ + WBRT arm was significantly longer than in the RT arm (6.0 vs. 3.5 months; P = 0.038). OS was not significantly different between the two arms. Although increased adverse reactions were experienced in the TMZ + WBRT arm, patients were tolerant of the side effects. Statistically significant differences in neurocognitive function and quality of life were observed between the arms at six months. Conclusion: Concomitant TMZ + WBRT compared to WBRT alone significantly increases ORR and median PFS in patients with BM, but no remarkable difference in median OS was found. Adding TMZ to the treatment strategy could prevent neurocognitive function and quality of life from deteriorating. Although the addition of TMZ increases the incidence of adverse effects, no significant difference was observed. Thus, TMZ is safe and effective. [ABSTRACT FROM AUTHOR]","author":[{"dropping-particle":"","family":"Zhu","given":"Ying","non-dropping-particle":"","parse-names":false,"suffix":""},{"dropping-particle":"","family":"Fu","given":"Lei","non-dropping-particle":"","parse-names":false,"suffix":""},{"dropping-particle":"","family":"Jing","given":"Wang","non-dropping-particle":"","parse-names":false,"suffix":""},{"dropping-particle":"","family":"Guo","given":"Dong","non-dropping-particle":"","parse-names":false,"suffix":""},{"dropping-particle":"","family":"Kong","given":"Li","non-dropping-particle":"","parse-names":false,"suffix":""},{"dropping-particle":"","family":"Yu","given":"Jinming","non-dropping-particle":"","parse-names":false,"suffix":""}],"container-title":"Thoracic Cancer","id":"ITEM-4","issue":"9","issued":{"date-parts":[["2018"]]},"page":"1121-1128","title":"Effectiveness of temozolomide combined with whole brain radiotherapy for non-small cell lung cancer brain metastases","type":"article-journal","volume":"9"},"uris":["http://www.mendeley.com/documents/?uuid=fed1bf1e-d78e-369f-9c22-de39ef003422"]}],"mendeley":{"formattedCitation":"[28,35,39,40]","plainTextFormattedCitation":"[28,35,39,40]","previouslyFormattedCitation":"(Deng et al., 2017; Saito et al., 2016; Zhan &amp; Jiang, 2018; Zhu et al., 2018)"},"properties":{"noteIndex":0},"schema":"https://github.com/citation-style-language/schema/raw/master/csl-citation.json"}</w:instrText>
      </w:r>
      <w:r>
        <w:rPr>
          <w:rFonts w:ascii="Times New Roman" w:hAnsi="Times New Roman"/>
          <w:sz w:val="20"/>
        </w:rPr>
        <w:fldChar w:fldCharType="separate"/>
      </w:r>
      <w:r w:rsidRPr="00367015">
        <w:rPr>
          <w:rFonts w:ascii="Times New Roman" w:hAnsi="Times New Roman"/>
          <w:noProof/>
          <w:sz w:val="20"/>
        </w:rPr>
        <w:t>[28,35,39,40]</w:t>
      </w:r>
      <w:r>
        <w:rPr>
          <w:rFonts w:ascii="Times New Roman" w:hAnsi="Times New Roman"/>
          <w:sz w:val="20"/>
        </w:rPr>
        <w:fldChar w:fldCharType="end"/>
      </w:r>
    </w:p>
    <w:p w:rsidR="006A7CF7" w:rsidRPr="00F72FC1" w:rsidRDefault="006A7CF7" w:rsidP="006A7CF7">
      <w:pPr>
        <w:pStyle w:val="Geenafstand"/>
        <w:spacing w:line="480" w:lineRule="auto"/>
        <w:jc w:val="both"/>
        <w:rPr>
          <w:rFonts w:ascii="Times New Roman" w:hAnsi="Times New Roman"/>
          <w:sz w:val="20"/>
        </w:rPr>
      </w:pPr>
      <w:r w:rsidRPr="00367015">
        <w:rPr>
          <w:rFonts w:ascii="Times New Roman" w:hAnsi="Times New Roman"/>
          <w:noProof/>
          <w:sz w:val="20"/>
          <w:lang w:val="nl-NL" w:eastAsia="nl-NL"/>
        </w:rPr>
        <w:drawing>
          <wp:inline distT="0" distB="0" distL="0" distR="0">
            <wp:extent cx="4420870" cy="1049655"/>
            <wp:effectExtent l="0" t="0" r="0" b="0"/>
            <wp:docPr id="396" name="Afbeelding 396" descr="H:\Mijn documenten\Writing\Tabellen-figuren\Forest plots\WBRT\T2L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350" descr="H:\Mijn documenten\Writing\Tabellen-figuren\Forest plots\WBRT\T2LM.png"/>
                    <pic:cNvPicPr>
                      <a:picLocks noChangeAspect="1" noChangeArrowheads="1"/>
                    </pic:cNvPicPr>
                  </pic:nvPicPr>
                  <pic:blipFill>
                    <a:blip r:embed="rId12">
                      <a:extLst>
                        <a:ext uri="{28A0092B-C50C-407E-A947-70E740481C1C}">
                          <a14:useLocalDpi xmlns:a14="http://schemas.microsoft.com/office/drawing/2010/main" val="0"/>
                        </a:ext>
                      </a:extLst>
                    </a:blip>
                    <a:srcRect l="12352" t="32449" r="12500" b="30678"/>
                    <a:stretch>
                      <a:fillRect/>
                    </a:stretch>
                  </pic:blipFill>
                  <pic:spPr bwMode="auto">
                    <a:xfrm>
                      <a:off x="0" y="0"/>
                      <a:ext cx="4420870" cy="1049655"/>
                    </a:xfrm>
                    <a:prstGeom prst="rect">
                      <a:avLst/>
                    </a:prstGeom>
                    <a:noFill/>
                    <a:ln>
                      <a:noFill/>
                    </a:ln>
                  </pic:spPr>
                </pic:pic>
              </a:graphicData>
            </a:graphic>
          </wp:inline>
        </w:drawing>
      </w:r>
    </w:p>
    <w:p w:rsidR="006A7CF7" w:rsidRPr="00F72FC1" w:rsidRDefault="006A7CF7" w:rsidP="006A7CF7">
      <w:pPr>
        <w:pStyle w:val="Geenafstand"/>
        <w:spacing w:line="480" w:lineRule="auto"/>
        <w:jc w:val="both"/>
        <w:rPr>
          <w:rFonts w:ascii="Times New Roman" w:hAnsi="Times New Roman"/>
          <w:sz w:val="20"/>
        </w:rPr>
      </w:pPr>
      <w:r w:rsidRPr="00F72FC1">
        <w:rPr>
          <w:rFonts w:ascii="Times New Roman" w:hAnsi="Times New Roman"/>
          <w:sz w:val="20"/>
        </w:rPr>
        <w:t>Executive function</w:t>
      </w:r>
      <w:r>
        <w:rPr>
          <w:rFonts w:ascii="Times New Roman" w:hAnsi="Times New Roman"/>
          <w:sz w:val="20"/>
        </w:rPr>
        <w:t xml:space="preserve"> </w:t>
      </w:r>
      <w:r>
        <w:rPr>
          <w:rFonts w:ascii="Times New Roman" w:hAnsi="Times New Roman"/>
          <w:sz w:val="20"/>
        </w:rPr>
        <w:fldChar w:fldCharType="begin" w:fldLock="1"/>
      </w:r>
      <w:r>
        <w:rPr>
          <w:rFonts w:ascii="Times New Roman" w:hAnsi="Times New Roman"/>
          <w:sz w:val="20"/>
        </w:rPr>
        <w:instrText>ADDIN CSL_CITATION {"citationItems":[{"id":"ITEM-1","itemData":{"DOI":"10.1186/s12885-016-3017-3","ISBN":"1471-2407","ISSN":"14712407","PMID":"28068937","abstract":"BACKGROUND: Brain metastasis (BM) is a poor prognostic factor for non-small-cell lung cancer (NSCLC). The efficacy and roles of combining temozolomide (TMZ) with whole brain radiotherapy (WBRT) in protection neurocognitive function (NCF) and improvement quality of life (QOL) were investigated and compared with WBRT alone in the treatment of NSCLC patients with BM. METHODS: A total of 238 NSCLC patients with BM were reviewed and categorized into WBRT plus TMZ (RCT) arm and WBRT alone (RT), respectively. The efficacy was evaluated with Pearson chi-square or Fisher's exact tests, Log-rank test and Cox proportional hazards model. NCF was assessed by using revised Hopkins Verbal Learning Test (HVLT-R), Controlled Oral Word Association (COWA) test and Trail-making Test (TMT). QOL was assessed by the Functional Assessment of Cancer Treatment-Lung (FACT-L) Chinese version 4.0 questionnaire. RESULTS: The average intracranial objective response (ORR) and disease control rate (DCR) for all the patients were 26.9 and 95.8%, respectively. The intracranial ORR and DCR for RCT and RT arm were 34.9% vs. 20.2% (p = 0.01) and 98.4% vs. 92.7% (p = 0.03), respectively. The median intracranial progression-free survival (PFS) and overall survival (OS) of NSCLC patients with BM were 5.2 and 7.3 months, respectively. The median PFS of RCT arm was significantly longer than that of RT arm (5.9 vs. 4.9 months, p = 0.002). The median OS of the RCT arm was also slightly longer than that of the RT arm (8.5 vs. 5.9 months), but without statistical significance (p = 0.11). Multivariate analysis indicated that TMZ was a significant factor for PFS. Statistically significant differences on NCF and QOL were observed between CRT and RT arms at 5 months. RCT showed a trend of toxicities increase compared with RT, however, the toxicities were tolerable and manageable. CONCLUSIONS: Adding TMZ to WBRT in the treatment of NSCLC patients with BM could improve the intracranial ORR, DCR, and median PFS compared with WBRT alone. Although no remarkable difference on median OS was found, adding TMZ could prevent NCF and QOL from worsening. The side effects increased by adding TMZ, but the difference was not statistical significance and toxicities were well tolerated.","author":[{"dropping-particle":"","family":"Deng","given":"Xia","non-dropping-particle":"","parse-names":false,"suffix":""},{"dropping-particle":"","family":"Zheng","given":"Zhen","non-dropping-particle":"","parse-names":false,"suffix":""},{"dropping-particle":"","family":"Lin","given":"Baochai","non-dropping-particle":"","parse-names":false,"suffix":""},{"dropping-particle":"","family":"Su","given":"Huafang","non-dropping-particle":"","parse-names":false,"suffix":""},{"dropping-particle":"","family":"Chen","given":"Hanbin","non-dropping-particle":"","parse-names":false,"suffix":""},{"dropping-particle":"","family":"Fei","given":"Shaoran","non-dropping-particle":"","parse-names":false,"suffix":""},{"dropping-particle":"","family":"Fei","given":"Zhenghua","non-dropping-particle":"","parse-names":false,"suffix":""},{"dropping-particle":"","family":"Zhao","given":"Lihao","non-dropping-particle":"","parse-names":false,"suffix":""},{"dropping-particle":"","family":"Jin","given":"Xiance","non-dropping-particle":"","parse-names":false,"suffix":""},{"dropping-particle":"","family":"Xie","given":"Cong Ying","non-dropping-particle":"","parse-names":false,"suffix":""}],"container-title":"BMC Cancer","id":"ITEM-1","issue":"1","issued":{"date-parts":[["2017"]]},"page":"42","title":"The efficacy and roles of combining temozolomide with whole brain radiotherapy in protection neurocognitive function and improvement quality of life of non-small-cell lung cancer patients with brain metastases","type":"article-journal","volume":"17"},"uris":["http://www.mendeley.com/documents/?uuid=bf1a079e-d1af-393a-80e4-b1ffb8355b57"]},{"id":"ITEM-2","itemData":{"DOI":"10.1111/1759-7714.12795","ISBN":"1759-7714 1759-7706","ISSN":"17597714","PMID":"29947170","abstract":"Background: We performed a retrospective analysis to compare the efficacy of whole brain radiotherapy (WBRT) combined with temozolomide (TMZ) versus WBRT alone as first</w:instrText>
      </w:r>
      <w:r>
        <w:rPr>
          <w:rFonts w:ascii="Cambria Math" w:hAnsi="Cambria Math" w:cs="Cambria Math"/>
          <w:sz w:val="20"/>
        </w:rPr>
        <w:instrText>‐</w:instrText>
      </w:r>
      <w:r>
        <w:rPr>
          <w:rFonts w:ascii="Times New Roman" w:hAnsi="Times New Roman"/>
          <w:sz w:val="20"/>
        </w:rPr>
        <w:instrText>line treatment for brain metastases (BM). Methods: Seventy</w:instrText>
      </w:r>
      <w:r>
        <w:rPr>
          <w:rFonts w:ascii="Cambria Math" w:hAnsi="Cambria Math" w:cs="Cambria Math"/>
          <w:sz w:val="20"/>
        </w:rPr>
        <w:instrText>‐</w:instrText>
      </w:r>
      <w:r>
        <w:rPr>
          <w:rFonts w:ascii="Times New Roman" w:hAnsi="Times New Roman"/>
          <w:sz w:val="20"/>
        </w:rPr>
        <w:instrText>eight non</w:instrText>
      </w:r>
      <w:r>
        <w:rPr>
          <w:rFonts w:ascii="Cambria Math" w:hAnsi="Cambria Math" w:cs="Cambria Math"/>
          <w:sz w:val="20"/>
        </w:rPr>
        <w:instrText>‐</w:instrText>
      </w:r>
      <w:r>
        <w:rPr>
          <w:rFonts w:ascii="Times New Roman" w:hAnsi="Times New Roman"/>
          <w:sz w:val="20"/>
        </w:rPr>
        <w:instrText>small cell lung cancer patients with BM were observed, including 45 patients who received WBRT plus TMZ (TMZ + WBRT) and 33 patients who received WBRT alone (WBRT). The primary outcome was overall survival (OS). Secondary outcomes included progression</w:instrText>
      </w:r>
      <w:r>
        <w:rPr>
          <w:rFonts w:ascii="Cambria Math" w:hAnsi="Cambria Math" w:cs="Cambria Math"/>
          <w:sz w:val="20"/>
        </w:rPr>
        <w:instrText>‐</w:instrText>
      </w:r>
      <w:r>
        <w:rPr>
          <w:rFonts w:ascii="Times New Roman" w:hAnsi="Times New Roman"/>
          <w:sz w:val="20"/>
        </w:rPr>
        <w:instrText>free survival (PFS), objective response rate (ORR), and adverse events. Results: The TMZ + WBRT arm achieved significant improvement in ORR (P = 0.0108) compared to the WBRT arm. PFS in the TMZ + WBRT arm was significantly longer than in the RT arm (6.0 vs. 3.5 months; P = 0.038). OS was not significantly different between the two arms. Although increased adverse reactions were experienced in the TMZ + WBRT arm, patients were tolerant of the side effects. Statistically significant differences in neurocognitive function and quality of life were observed between the arms at six months. Conclusion: Concomitant TMZ + WBRT compared to WBRT alone significantly increases ORR and median PFS in patients with BM, but no remarkable difference in median OS was found. Adding TMZ to the treatment strategy could prevent neurocognitive function and quality of life from deteriorating. Although the addition of TMZ increases the incidence of adverse effects, no significant difference was observed. Thus, TMZ is safe and effective. [ABSTRACT FROM AUTHOR]","author":[{"dropping-particle":"","family":"Zhu","given":"Ying","non-dropping-particle":"","parse-names":false,"suffix":""},{"dropping-particle":"","family":"Fu","given":"Lei","non-dropping-particle":"","parse-names":false,"suffix":""},{"dropping-particle":"","family":"Jing","given":"Wang","non-dropping-particle":"","parse-names":false,"suffix":""},{"dropping-particle":"","family":"Guo","given":"Dong","non-dropping-particle":"","parse-names":false,"suffix":""},{"dropping-particle":"","family":"Kong","given":"Li","non-dropping-particle":"","parse-names":false,"suffix":""},{"dropping-particle":"","family":"Yu","given":"Jinming","non-dropping-particle":"","parse-names":false,"suffix":""}],"container-title":"Thoracic Cancer","id":"ITEM-2","issue":"9","issued":{"date-parts":[["2018"]]},"page":"1121-1128","title":"Effectiveness of temozolomide combined with whole brain radiotherapy for non-small cell lung cancer brain metastases","type":"article-journal","volume":"9"},"uris":["http://www.mendeley.com/documents/?uuid=fed1bf1e-d78e-369f-9c22-de39ef003422"]}],"mendeley":{"formattedCitation":"[35,40]","plainTextFormattedCitation":"[35,40]","previouslyFormattedCitation":"(Deng et al., 2017; Zhu et al., 2018)"},"properties":{"noteIndex":0},"schema":"https://github.com/citation-style-language/schema/raw/master/csl-citation.json"}</w:instrText>
      </w:r>
      <w:r>
        <w:rPr>
          <w:rFonts w:ascii="Times New Roman" w:hAnsi="Times New Roman"/>
          <w:sz w:val="20"/>
        </w:rPr>
        <w:fldChar w:fldCharType="separate"/>
      </w:r>
      <w:r w:rsidRPr="00367015">
        <w:rPr>
          <w:rFonts w:ascii="Times New Roman" w:hAnsi="Times New Roman"/>
          <w:noProof/>
          <w:sz w:val="20"/>
        </w:rPr>
        <w:t>[35,40]</w:t>
      </w:r>
      <w:r>
        <w:rPr>
          <w:rFonts w:ascii="Times New Roman" w:hAnsi="Times New Roman"/>
          <w:sz w:val="20"/>
        </w:rPr>
        <w:fldChar w:fldCharType="end"/>
      </w:r>
    </w:p>
    <w:p w:rsidR="006A7CF7" w:rsidRPr="00F72FC1" w:rsidRDefault="006A7CF7" w:rsidP="006A7CF7">
      <w:pPr>
        <w:pStyle w:val="Geenafstand"/>
        <w:spacing w:line="480" w:lineRule="auto"/>
        <w:jc w:val="both"/>
        <w:rPr>
          <w:rFonts w:ascii="Times New Roman" w:hAnsi="Times New Roman"/>
          <w:sz w:val="20"/>
        </w:rPr>
      </w:pPr>
      <w:r w:rsidRPr="00367015">
        <w:rPr>
          <w:rFonts w:ascii="Times New Roman" w:hAnsi="Times New Roman"/>
          <w:noProof/>
          <w:sz w:val="20"/>
          <w:lang w:val="nl-NL" w:eastAsia="nl-NL"/>
        </w:rPr>
        <w:drawing>
          <wp:inline distT="0" distB="0" distL="0" distR="0">
            <wp:extent cx="4404995" cy="898525"/>
            <wp:effectExtent l="0" t="0" r="0" b="0"/>
            <wp:docPr id="395" name="Afbeelding 395" descr="H:\Mijn documenten\Writing\Tabellen-figuren\Forest plots\WBRT\T2E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351" descr="H:\Mijn documenten\Writing\Tabellen-figuren\Forest plots\WBRT\T2EF.png"/>
                    <pic:cNvPicPr>
                      <a:picLocks noChangeAspect="1" noChangeArrowheads="1"/>
                    </pic:cNvPicPr>
                  </pic:nvPicPr>
                  <pic:blipFill>
                    <a:blip r:embed="rId13">
                      <a:extLst>
                        <a:ext uri="{28A0092B-C50C-407E-A947-70E740481C1C}">
                          <a14:useLocalDpi xmlns:a14="http://schemas.microsoft.com/office/drawing/2010/main" val="0"/>
                        </a:ext>
                      </a:extLst>
                    </a:blip>
                    <a:srcRect l="13225" t="36584" r="11919" b="32449"/>
                    <a:stretch>
                      <a:fillRect/>
                    </a:stretch>
                  </pic:blipFill>
                  <pic:spPr bwMode="auto">
                    <a:xfrm>
                      <a:off x="0" y="0"/>
                      <a:ext cx="4404995" cy="898525"/>
                    </a:xfrm>
                    <a:prstGeom prst="rect">
                      <a:avLst/>
                    </a:prstGeom>
                    <a:noFill/>
                    <a:ln>
                      <a:noFill/>
                    </a:ln>
                  </pic:spPr>
                </pic:pic>
              </a:graphicData>
            </a:graphic>
          </wp:inline>
        </w:drawing>
      </w:r>
    </w:p>
    <w:p w:rsidR="006A7CF7" w:rsidRPr="00F72FC1" w:rsidRDefault="006A7CF7" w:rsidP="006A7CF7">
      <w:pPr>
        <w:pStyle w:val="Geenafstand"/>
        <w:spacing w:line="480" w:lineRule="auto"/>
        <w:jc w:val="both"/>
        <w:rPr>
          <w:rFonts w:ascii="Times New Roman" w:hAnsi="Times New Roman"/>
          <w:sz w:val="20"/>
        </w:rPr>
      </w:pPr>
      <w:r w:rsidRPr="00F72FC1">
        <w:rPr>
          <w:rFonts w:ascii="Times New Roman" w:hAnsi="Times New Roman"/>
          <w:sz w:val="20"/>
        </w:rPr>
        <w:t>Verbal fluency</w:t>
      </w:r>
      <w:r>
        <w:rPr>
          <w:rFonts w:ascii="Times New Roman" w:hAnsi="Times New Roman"/>
          <w:sz w:val="20"/>
        </w:rPr>
        <w:t xml:space="preserve"> </w:t>
      </w:r>
      <w:r>
        <w:rPr>
          <w:rFonts w:ascii="Times New Roman" w:hAnsi="Times New Roman"/>
          <w:sz w:val="20"/>
        </w:rPr>
        <w:fldChar w:fldCharType="begin" w:fldLock="1"/>
      </w:r>
      <w:r>
        <w:rPr>
          <w:rFonts w:ascii="Times New Roman" w:hAnsi="Times New Roman"/>
          <w:sz w:val="20"/>
        </w:rPr>
        <w:instrText>ADDIN CSL_CITATION {"citationItems":[{"id":"ITEM-1","itemData":{"DOI":"10.1186/s12885-016-3017-3","ISBN":"1471-2407","ISSN":"14712407","PMID":"28068937","abstract":"BACKGROUND: Brain metastasis (BM) is a poor prognostic factor for non-small-cell lung cancer (NSCLC). The efficacy and roles of combining temozolomide (TMZ) with whole brain radiotherapy (WBRT) in protection neurocognitive function (NCF) and improvement quality of life (QOL) were investigated and compared with WBRT alone in the treatment of NSCLC patients with BM. METHODS: A total of 238 NSCLC patients with BM were reviewed and categorized into WBRT plus TMZ (RCT) arm and WBRT alone (RT), respectively. The efficacy was evaluated with Pearson chi-square or Fisher's exact tests, Log-rank test and Cox proportional hazards model. NCF was assessed by using revised Hopkins Verbal Learning Test (HVLT-R), Controlled Oral Word Association (COWA) test and Trail-making Test (TMT). QOL was assessed by the Functional Assessment of Cancer Treatment-Lung (FACT-L) Chinese version 4.0 questionnaire. RESULTS: The average intracranial objective response (ORR) and disease control rate (DCR) for all the patients were 26.9 and 95.8%, respectively. The intracranial ORR and DCR for RCT and RT arm were 34.9% vs. 20.2% (p = 0.01) and 98.4% vs. 92.7% (p = 0.03), respectively. The median intracranial progression-free survival (PFS) and overall survival (OS) of NSCLC patients with BM were 5.2 and 7.3 months, respectively. The median PFS of RCT arm was significantly longer than that of RT arm (5.9 vs. 4.9 months, p = 0.002). The median OS of the RCT arm was also slightly longer than that of the RT arm (8.5 vs. 5.9 months), but without statistical significance (p = 0.11). Multivariate analysis indicated that TMZ was a significant factor for PFS. Statistically significant differences on NCF and QOL were observed between CRT and RT arms at 5 months. RCT showed a trend of toxicities increase compared with RT, however, the toxicities were tolerable and manageable. CONCLUSIONS: Adding TMZ to WBRT in the treatment of NSCLC patients with BM could improve the intracranial ORR, DCR, and median PFS compared with WBRT alone. Although no remarkable difference on median OS was found, adding TMZ could prevent NCF and QOL from worsening. The side effects increased by adding TMZ, but the difference was not statistical significance and toxicities were well tolerated.","author":[{"dropping-particle":"","family":"Deng","given":"Xia","non-dropping-particle":"","parse-names":false,"suffix":""},{"dropping-particle":"","family":"Zheng","given":"Zhen","non-dropping-particle":"","parse-names":false,"suffix":""},{"dropping-particle":"","family":"Lin","given":"Baochai","non-dropping-particle":"","parse-names":false,"suffix":""},{"dropping-particle":"","family":"Su","given":"Huafang","non-dropping-particle":"","parse-names":false,"suffix":""},{"dropping-particle":"","family":"Chen","given":"Hanbin","non-dropping-particle":"","parse-names":false,"suffix":""},{"dropping-particle":"","family":"Fei","given":"Shaoran","non-dropping-particle":"","parse-names":false,"suffix":""},{"dropping-particle":"","family":"Fei","given":"Zhenghua","non-dropping-particle":"","parse-names":false,"suffix":""},{"dropping-particle":"","family":"Zhao","given":"Lihao","non-dropping-particle":"","parse-names":false,"suffix":""},{"dropping-particle":"","family":"Jin","given":"Xiance","non-dropping-particle":"","parse-names":false,"suffix":""},{"dropping-particle":"","family":"Xie","given":"Cong Ying","non-dropping-particle":"","parse-names":false,"suffix":""}],"container-title":"BMC Cancer","id":"ITEM-1","issue":"1","issued":{"date-parts":[["2017"]]},"page":"42","title":"The efficacy and roles of combining temozolomide with whole brain radiotherapy in protection neurocognitive function and improvement quality of life of non-small-cell lung cancer patients with brain metastases","type":"article-journal","volume":"17"},"uris":["http://www.mendeley.com/documents/?uuid=bf1a079e-d1af-393a-80e4-b1ffb8355b57"]},{"id":"ITEM-2","itemData":{"DOI":"10.1111/1759-7714.12795","ISBN":"1759-7714 1759-7706","ISSN":"17597714","PMID":"29947170","abstract":"Background: We performed a retrospective analysis to compare the efficacy of whole brain radiotherapy (WBRT) combined with temozolomide (TMZ) versus WBRT alone as first</w:instrText>
      </w:r>
      <w:r>
        <w:rPr>
          <w:rFonts w:ascii="Cambria Math" w:hAnsi="Cambria Math" w:cs="Cambria Math"/>
          <w:sz w:val="20"/>
        </w:rPr>
        <w:instrText>‐</w:instrText>
      </w:r>
      <w:r>
        <w:rPr>
          <w:rFonts w:ascii="Times New Roman" w:hAnsi="Times New Roman"/>
          <w:sz w:val="20"/>
        </w:rPr>
        <w:instrText>line treatment for brain metastases (BM). Methods: Seventy</w:instrText>
      </w:r>
      <w:r>
        <w:rPr>
          <w:rFonts w:ascii="Cambria Math" w:hAnsi="Cambria Math" w:cs="Cambria Math"/>
          <w:sz w:val="20"/>
        </w:rPr>
        <w:instrText>‐</w:instrText>
      </w:r>
      <w:r>
        <w:rPr>
          <w:rFonts w:ascii="Times New Roman" w:hAnsi="Times New Roman"/>
          <w:sz w:val="20"/>
        </w:rPr>
        <w:instrText>eight non</w:instrText>
      </w:r>
      <w:r>
        <w:rPr>
          <w:rFonts w:ascii="Cambria Math" w:hAnsi="Cambria Math" w:cs="Cambria Math"/>
          <w:sz w:val="20"/>
        </w:rPr>
        <w:instrText>‐</w:instrText>
      </w:r>
      <w:r>
        <w:rPr>
          <w:rFonts w:ascii="Times New Roman" w:hAnsi="Times New Roman"/>
          <w:sz w:val="20"/>
        </w:rPr>
        <w:instrText>small cell lung cancer patients with BM were observed, including 45 patients who received WBRT plus TMZ (TMZ + WBRT) and 33 patients who received WBRT alone (WBRT). The primary outcome was overall survival (OS). Secondary outcomes included progression</w:instrText>
      </w:r>
      <w:r>
        <w:rPr>
          <w:rFonts w:ascii="Cambria Math" w:hAnsi="Cambria Math" w:cs="Cambria Math"/>
          <w:sz w:val="20"/>
        </w:rPr>
        <w:instrText>‐</w:instrText>
      </w:r>
      <w:r>
        <w:rPr>
          <w:rFonts w:ascii="Times New Roman" w:hAnsi="Times New Roman"/>
          <w:sz w:val="20"/>
        </w:rPr>
        <w:instrText>free survival (PFS), objective response rate (ORR), and adverse events. Results: The TMZ + WBRT arm achieved significant improvement in ORR (P = 0.0108) compared to the WBRT arm. PFS in the TMZ + WBRT arm was significantly longer than in the RT arm (6.0 vs. 3.5 months; P = 0.038). OS was not significantly different between the two arms. Although increased adverse reactions were experienced in the TMZ + WBRT arm, patients were tolerant of the side effects. Statistically significant differences in neurocognitive function and quality of life were observed between the arms at six months. Conclusion: Concomitant TMZ + WBRT compared to WBRT alone significantly increases ORR and median PFS in patients with BM, but no remarkable difference in median OS was found. Adding TMZ to the treatment strategy could prevent neurocognitive function and quality of life from deteriorating. Although the addition of TMZ increases the incidence of adverse effects, no significant difference was observed. Thus, TMZ is safe and effective. [ABSTRACT FROM AUTHOR]","author":[{"dropping-particle":"","family":"Zhu","given":"Ying","non-dropping-particle":"","parse-names":false,"suffix":""},{"dropping-particle":"","family":"Fu","given":"Lei","non-dropping-particle":"","parse-names":false,"suffix":""},{"dropping-particle":"","family":"Jing","given":"Wang","non-dropping-particle":"","parse-names":false,"suffix":""},{"dropping-particle":"","family":"Guo","given":"Dong","non-dropping-particle":"","parse-names":false,"suffix":""},{"dropping-particle":"","family":"Kong","given":"Li","non-dropping-particle":"","parse-names":false,"suffix":""},{"dropping-particle":"","family":"Yu","given":"Jinming","non-dropping-particle":"","parse-names":false,"suffix":""}],"container-title":"Thoracic Cancer","id":"ITEM-2","issue":"9","issued":{"date-parts":[["2018"]]},"page":"1121-1128","title":"Effectiveness of temozolomide combined with whole brain radiotherapy for non-small cell lung cancer brain metastases","type":"article-journal","volume":"9"},"uris":["http://www.mendeley.com/documents/?uuid=fed1bf1e-d78e-369f-9c22-de39ef003422"]}],"mendeley":{"formattedCitation":"[35,40]","plainTextFormattedCitation":"[35,40]","previouslyFormattedCitation":"(Deng et al., 2017; Zhu et al., 2018)"},"properties":{"noteIndex":0},"schema":"https://github.com/citation-style-language/schema/raw/master/csl-citation.json"}</w:instrText>
      </w:r>
      <w:r>
        <w:rPr>
          <w:rFonts w:ascii="Times New Roman" w:hAnsi="Times New Roman"/>
          <w:sz w:val="20"/>
        </w:rPr>
        <w:fldChar w:fldCharType="separate"/>
      </w:r>
      <w:r w:rsidRPr="00367015">
        <w:rPr>
          <w:rFonts w:ascii="Times New Roman" w:hAnsi="Times New Roman"/>
          <w:noProof/>
          <w:sz w:val="20"/>
        </w:rPr>
        <w:t>[35,40]</w:t>
      </w:r>
      <w:r>
        <w:rPr>
          <w:rFonts w:ascii="Times New Roman" w:hAnsi="Times New Roman"/>
          <w:sz w:val="20"/>
        </w:rPr>
        <w:fldChar w:fldCharType="end"/>
      </w:r>
    </w:p>
    <w:p w:rsidR="006A7CF7" w:rsidRPr="00F72FC1" w:rsidRDefault="006A7CF7" w:rsidP="006A7CF7">
      <w:pPr>
        <w:pStyle w:val="Geenafstand"/>
        <w:spacing w:line="480" w:lineRule="auto"/>
        <w:jc w:val="both"/>
        <w:rPr>
          <w:rFonts w:ascii="Times New Roman" w:hAnsi="Times New Roman"/>
          <w:sz w:val="20"/>
        </w:rPr>
      </w:pPr>
      <w:r w:rsidRPr="00367015">
        <w:rPr>
          <w:rFonts w:ascii="Times New Roman" w:hAnsi="Times New Roman"/>
          <w:noProof/>
          <w:sz w:val="20"/>
          <w:lang w:val="nl-NL" w:eastAsia="nl-NL"/>
        </w:rPr>
        <w:drawing>
          <wp:inline distT="0" distB="0" distL="0" distR="0">
            <wp:extent cx="4404995" cy="835025"/>
            <wp:effectExtent l="0" t="0" r="0" b="3175"/>
            <wp:docPr id="394" name="Afbeelding 394" descr="H:\Mijn documenten\Writing\Tabellen-figuren\Forest plots\WBRT\T2V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352" descr="H:\Mijn documenten\Writing\Tabellen-figuren\Forest plots\WBRT\T2VF.png"/>
                    <pic:cNvPicPr>
                      <a:picLocks noChangeAspect="1" noChangeArrowheads="1"/>
                    </pic:cNvPicPr>
                  </pic:nvPicPr>
                  <pic:blipFill>
                    <a:blip r:embed="rId14">
                      <a:extLst>
                        <a:ext uri="{28A0092B-C50C-407E-A947-70E740481C1C}">
                          <a14:useLocalDpi xmlns:a14="http://schemas.microsoft.com/office/drawing/2010/main" val="0"/>
                        </a:ext>
                      </a:extLst>
                    </a:blip>
                    <a:srcRect l="12791" t="36873" r="12352" b="33040"/>
                    <a:stretch>
                      <a:fillRect/>
                    </a:stretch>
                  </pic:blipFill>
                  <pic:spPr bwMode="auto">
                    <a:xfrm>
                      <a:off x="0" y="0"/>
                      <a:ext cx="4404995" cy="835025"/>
                    </a:xfrm>
                    <a:prstGeom prst="rect">
                      <a:avLst/>
                    </a:prstGeom>
                    <a:noFill/>
                    <a:ln>
                      <a:noFill/>
                    </a:ln>
                  </pic:spPr>
                </pic:pic>
              </a:graphicData>
            </a:graphic>
          </wp:inline>
        </w:drawing>
      </w:r>
    </w:p>
    <w:p w:rsidR="006A7CF7" w:rsidRPr="00367015" w:rsidRDefault="006A7CF7" w:rsidP="006A7CF7">
      <w:pPr>
        <w:pStyle w:val="Geenafstand"/>
        <w:spacing w:line="480" w:lineRule="auto"/>
        <w:jc w:val="both"/>
        <w:rPr>
          <w:rFonts w:ascii="Times New Roman" w:hAnsi="Times New Roman"/>
          <w:sz w:val="20"/>
        </w:rPr>
      </w:pPr>
      <w:r w:rsidRPr="00F72FC1">
        <w:rPr>
          <w:rFonts w:ascii="Times New Roman" w:hAnsi="Times New Roman"/>
          <w:sz w:val="20"/>
        </w:rPr>
        <w:t>Information processing speed</w:t>
      </w:r>
      <w:r>
        <w:rPr>
          <w:rFonts w:ascii="Times New Roman" w:hAnsi="Times New Roman"/>
          <w:sz w:val="20"/>
        </w:rPr>
        <w:t xml:space="preserve">  </w:t>
      </w:r>
      <w:r>
        <w:rPr>
          <w:rFonts w:ascii="Times New Roman" w:hAnsi="Times New Roman"/>
          <w:sz w:val="20"/>
        </w:rPr>
        <w:fldChar w:fldCharType="begin" w:fldLock="1"/>
      </w:r>
      <w:r>
        <w:rPr>
          <w:rFonts w:ascii="Times New Roman" w:hAnsi="Times New Roman"/>
          <w:sz w:val="20"/>
        </w:rPr>
        <w:instrText>ADDIN CSL_CITATION {"citationItems":[{"id":"ITEM-1","itemData":{"DOI":"10.1186/s12885-016-3017-3","ISBN":"1471-2407","ISSN":"14712407","PMID":"28068937","abstract":"BACKGROUND: Brain metastasis (BM) is a poor prognostic factor for non-small-cell lung cancer (NSCLC). The efficacy and roles of combining temozolomide (TMZ) with whole brain radiotherapy (WBRT) in protection neurocognitive function (NCF) and improvement quality of life (QOL) were investigated and compared with WBRT alone in the treatment of NSCLC patients with BM. METHODS: A total of 238 NSCLC patients with BM were reviewed and categorized into WBRT plus TMZ (RCT) arm and WBRT alone (RT), respectively. The efficacy was evaluated with Pearson chi-square or Fisher's exact tests, Log-rank test and Cox proportional hazards model. NCF was assessed by using revised Hopkins Verbal Learning Test (HVLT-R), Controlled Oral Word Association (COWA) test and Trail-making Test (TMT). QOL was assessed by the Functional Assessment of Cancer Treatment-Lung (FACT-L) Chinese version 4.0 questionnaire. RESULTS: The average intracranial objective response (ORR) and disease control rate (DCR) for all the patients were 26.9 and 95.8%, respectively. The intracranial ORR and DCR for RCT and RT arm were 34.9% vs. 20.2% (p = 0.01) and 98.4% vs. 92.7% (p = 0.03), respectively. The median intracranial progression-free survival (PFS) and overall survival (OS) of NSCLC patients with BM were 5.2 and 7.3 months, respectively. The median PFS of RCT arm was significantly longer than that of RT arm (5.9 vs. 4.9 months, p = 0.002). The median OS of the RCT arm was also slightly longer than that of the RT arm (8.5 vs. 5.9 months), but without statistical significance (p = 0.11). Multivariate analysis indicated that TMZ was a significant factor for PFS. Statistically significant differences on NCF and QOL were observed between CRT and RT arms at 5 months. RCT showed a trend of toxicities increase compared with RT, however, the toxicities were tolerable and manageable. CONCLUSIONS: Adding TMZ to WBRT in the treatment of NSCLC patients with BM could improve the intracranial ORR, DCR, and median PFS compared with WBRT alone. Although no remarkable difference on median OS was found, adding TMZ could prevent NCF and QOL from worsening. The side effects increased by adding TMZ, but the difference was not statistical significance and toxicities were well tolerated.","author":[{"dropping-particle":"","family":"Deng","given":"Xia","non-dropping-particle":"","parse-names":false,"suffix":""},{"dropping-particle":"","family":"Zheng","given":"Zhen","non-dropping-particle":"","parse-names":false,"suffix":""},{"dropping-particle":"","family":"Lin","given":"Baochai","non-dropping-particle":"","parse-names":false,"suffix":""},{"dropping-particle":"","family":"Su","given":"Huafang","non-dropping-particle":"","parse-names":false,"suffix":""},{"dropping-particle":"","family":"Chen","given":"Hanbin","non-dropping-particle":"","parse-names":false,"suffix":""},{"dropping-particle":"","family":"Fei","given":"Shaoran","non-dropping-particle":"","parse-names":false,"suffix":""},{"dropping-particle":"","family":"Fei","given":"Zhenghua","non-dropping-particle":"","parse-names":false,"suffix":""},{"dropping-particle":"","family":"Zhao","given":"Lihao","non-dropping-particle":"","parse-names":false,"suffix":""},{"dropping-particle":"","family":"Jin","given":"Xiance","non-dropping-particle":"","parse-names":false,"suffix":""},{"dropping-particle":"","family":"Xie","given":"Cong Ying","non-dropping-particle":"","parse-names":false,"suffix":""}],"container-title":"BMC Cancer","id":"ITEM-1","issue":"1","issued":{"date-parts":[["2017"]]},"page":"42","title":"The efficacy and roles of combining temozolomide with whole brain radiotherapy in protection neurocognitive function and improvement quality of life of non-small-cell lung cancer patients with brain metastases","type":"article-journal","volume":"17"},"uris":["http://www.mendeley.com/documents/?uuid=bf1a079e-d1af-393a-80e4-b1ffb8355b57"]}],"mendeley":{"formattedCitation":"[35]","plainTextFormattedCitation":"[35]","previouslyFormattedCitation":"(Deng et al., 2017)"},"properties":{"noteIndex":0},"schema":"https://github.com/citation-style-language/schema/raw/master/csl-citation.json"}</w:instrText>
      </w:r>
      <w:r>
        <w:rPr>
          <w:rFonts w:ascii="Times New Roman" w:hAnsi="Times New Roman"/>
          <w:sz w:val="20"/>
        </w:rPr>
        <w:fldChar w:fldCharType="separate"/>
      </w:r>
      <w:r w:rsidRPr="00367015">
        <w:rPr>
          <w:rFonts w:ascii="Times New Roman" w:hAnsi="Times New Roman"/>
          <w:noProof/>
          <w:sz w:val="20"/>
        </w:rPr>
        <w:t>[35]</w:t>
      </w:r>
      <w:r>
        <w:rPr>
          <w:rFonts w:ascii="Times New Roman" w:hAnsi="Times New Roman"/>
          <w:sz w:val="20"/>
        </w:rPr>
        <w:fldChar w:fldCharType="end"/>
      </w:r>
    </w:p>
    <w:p w:rsidR="006A7CF7" w:rsidRPr="00367015" w:rsidRDefault="006A7CF7" w:rsidP="006A7CF7">
      <w:pPr>
        <w:pStyle w:val="Geenafstand"/>
        <w:spacing w:line="480" w:lineRule="auto"/>
        <w:jc w:val="both"/>
        <w:rPr>
          <w:rFonts w:ascii="Times New Roman" w:hAnsi="Times New Roman"/>
          <w:sz w:val="20"/>
        </w:rPr>
      </w:pPr>
      <w:r w:rsidRPr="00367015">
        <w:rPr>
          <w:rFonts w:ascii="Times New Roman" w:hAnsi="Times New Roman"/>
          <w:noProof/>
          <w:sz w:val="20"/>
          <w:lang w:val="nl-NL" w:eastAsia="nl-NL"/>
        </w:rPr>
        <w:drawing>
          <wp:inline distT="0" distB="0" distL="0" distR="0">
            <wp:extent cx="3402965" cy="580390"/>
            <wp:effectExtent l="0" t="0" r="6985" b="0"/>
            <wp:docPr id="393" name="Afbeelding 393" descr="H:\Mijn documenten\Writing\Tabellen-figuren\Forest plots\WBRT\T2I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353" descr="H:\Mijn documenten\Writing\Tabellen-figuren\Forest plots\WBRT\T2IPS.png"/>
                    <pic:cNvPicPr>
                      <a:picLocks noChangeAspect="1" noChangeArrowheads="1"/>
                    </pic:cNvPicPr>
                  </pic:nvPicPr>
                  <pic:blipFill>
                    <a:blip r:embed="rId15">
                      <a:extLst>
                        <a:ext uri="{28A0092B-C50C-407E-A947-70E740481C1C}">
                          <a14:useLocalDpi xmlns:a14="http://schemas.microsoft.com/office/drawing/2010/main" val="0"/>
                        </a:ext>
                      </a:extLst>
                    </a:blip>
                    <a:srcRect l="20787" t="41382" r="20241" b="38644"/>
                    <a:stretch>
                      <a:fillRect/>
                    </a:stretch>
                  </pic:blipFill>
                  <pic:spPr bwMode="auto">
                    <a:xfrm>
                      <a:off x="0" y="0"/>
                      <a:ext cx="3402965" cy="580390"/>
                    </a:xfrm>
                    <a:prstGeom prst="rect">
                      <a:avLst/>
                    </a:prstGeom>
                    <a:noFill/>
                    <a:ln>
                      <a:noFill/>
                    </a:ln>
                  </pic:spPr>
                </pic:pic>
              </a:graphicData>
            </a:graphic>
          </wp:inline>
        </w:drawing>
      </w:r>
    </w:p>
    <w:p w:rsidR="006A7CF7" w:rsidRPr="00F72FC1" w:rsidRDefault="006A7CF7" w:rsidP="006A7CF7">
      <w:pPr>
        <w:pStyle w:val="Kop3"/>
        <w:spacing w:before="240" w:line="480" w:lineRule="auto"/>
        <w:ind w:firstLine="720"/>
        <w:rPr>
          <w:rFonts w:ascii="Times New Roman" w:hAnsi="Times New Roman"/>
          <w:b w:val="0"/>
          <w:color w:val="auto"/>
          <w:sz w:val="20"/>
          <w:szCs w:val="20"/>
          <w:u w:val="single"/>
          <w:lang w:val="en-US"/>
        </w:rPr>
      </w:pPr>
      <w:r w:rsidRPr="00F72FC1">
        <w:rPr>
          <w:rFonts w:ascii="Times New Roman" w:hAnsi="Times New Roman"/>
          <w:b w:val="0"/>
          <w:color w:val="auto"/>
          <w:sz w:val="20"/>
          <w:szCs w:val="20"/>
          <w:u w:val="single"/>
          <w:lang w:val="en-US"/>
        </w:rPr>
        <w:t xml:space="preserve">Long-term follow-up </w:t>
      </w:r>
    </w:p>
    <w:p w:rsidR="006A7CF7" w:rsidRPr="00F72FC1" w:rsidRDefault="006A7CF7" w:rsidP="006A7CF7">
      <w:pPr>
        <w:pStyle w:val="Geenafstand"/>
        <w:spacing w:line="480" w:lineRule="auto"/>
        <w:jc w:val="both"/>
        <w:rPr>
          <w:rFonts w:ascii="Times New Roman" w:hAnsi="Times New Roman"/>
          <w:sz w:val="20"/>
        </w:rPr>
      </w:pPr>
      <w:r w:rsidRPr="00367015">
        <w:rPr>
          <w:rFonts w:ascii="Times New Roman" w:hAnsi="Times New Roman"/>
          <w:sz w:val="20"/>
        </w:rPr>
        <w:t xml:space="preserve">Learning and memory </w:t>
      </w:r>
      <w:r>
        <w:rPr>
          <w:rFonts w:ascii="Times New Roman" w:hAnsi="Times New Roman"/>
          <w:sz w:val="20"/>
        </w:rPr>
        <w:fldChar w:fldCharType="begin" w:fldLock="1"/>
      </w:r>
      <w:r>
        <w:rPr>
          <w:rFonts w:ascii="Times New Roman" w:hAnsi="Times New Roman"/>
          <w:sz w:val="20"/>
        </w:rPr>
        <w:instrText>ADDIN CSL_CITATION {"citationItems":[{"id":"ITEM-1","itemData":{"DOI":"10.1111/1759-7714.12795","ISBN":"1759-7714 1759-7706","ISSN":"17597714","PMID":"29947170","abstract":"Background: We performed a retrospective analysis to compare the efficacy of whole brain radiotherapy (WBRT) combined with temozolomide (TMZ) versus WBRT alone as first</w:instrText>
      </w:r>
      <w:r>
        <w:rPr>
          <w:rFonts w:ascii="Cambria Math" w:hAnsi="Cambria Math" w:cs="Cambria Math"/>
          <w:sz w:val="20"/>
        </w:rPr>
        <w:instrText>‐</w:instrText>
      </w:r>
      <w:r>
        <w:rPr>
          <w:rFonts w:ascii="Times New Roman" w:hAnsi="Times New Roman"/>
          <w:sz w:val="20"/>
        </w:rPr>
        <w:instrText>line treatment for brain metastases (BM). Methods: Seventy</w:instrText>
      </w:r>
      <w:r>
        <w:rPr>
          <w:rFonts w:ascii="Cambria Math" w:hAnsi="Cambria Math" w:cs="Cambria Math"/>
          <w:sz w:val="20"/>
        </w:rPr>
        <w:instrText>‐</w:instrText>
      </w:r>
      <w:r>
        <w:rPr>
          <w:rFonts w:ascii="Times New Roman" w:hAnsi="Times New Roman"/>
          <w:sz w:val="20"/>
        </w:rPr>
        <w:instrText>eight non</w:instrText>
      </w:r>
      <w:r>
        <w:rPr>
          <w:rFonts w:ascii="Cambria Math" w:hAnsi="Cambria Math" w:cs="Cambria Math"/>
          <w:sz w:val="20"/>
        </w:rPr>
        <w:instrText>‐</w:instrText>
      </w:r>
      <w:r>
        <w:rPr>
          <w:rFonts w:ascii="Times New Roman" w:hAnsi="Times New Roman"/>
          <w:sz w:val="20"/>
        </w:rPr>
        <w:instrText>small cell lung cancer patients with BM were observed, including 45 patients who received WBRT plus TMZ (TMZ + WBRT) and 33 patients who received WBRT alone (WBRT). The primary outcome was overall survival (OS). Secondary outcomes included progression</w:instrText>
      </w:r>
      <w:r>
        <w:rPr>
          <w:rFonts w:ascii="Cambria Math" w:hAnsi="Cambria Math" w:cs="Cambria Math"/>
          <w:sz w:val="20"/>
        </w:rPr>
        <w:instrText>‐</w:instrText>
      </w:r>
      <w:r>
        <w:rPr>
          <w:rFonts w:ascii="Times New Roman" w:hAnsi="Times New Roman"/>
          <w:sz w:val="20"/>
        </w:rPr>
        <w:instrText>free survival (PFS), objective response rate (ORR), and adverse events. Results: The TMZ + WBRT arm achieved significant improvement in ORR (P = 0.0108) compared to the WBRT arm. PFS in the TMZ + WBRT arm was significantly longer than in the RT arm (6.0 vs. 3.5 months; P = 0.038). OS was not significantly different between the two arms. Although increased adverse reactions were experienced in the TMZ + WBRT arm, patients were tolerant of the side effects. Statistically significant differences in neurocognitive function and quality of life were observed between the arms at six months. Conclusion: Concomitant TMZ + WBRT compared to WBRT alone significantly increases ORR and median PFS in patients with BM, but no remarkable difference in median OS was found. Adding TMZ to the treatment strategy could prevent neurocognitive function and quality of life from deteriorating. Although the addition of TMZ increases the incidence of adverse effects, no significant difference was observed. Thus, TMZ is safe and effective. [ABSTRACT FROM AUTHOR]","author":[{"dropping-particle":"","family":"Zhu","given":"Ying","non-dropping-particle":"","parse-names":false,"suffix":""},{"dropping-particle":"","family":"Fu","given":"Lei","non-dropping-particle":"","parse-names":false,"suffix":""},{"dropping-particle":"","family":"Jing","given":"Wang","non-dropping-particle":"","parse-names":false,"suffix":""},{"dropping-particle":"","family":"Guo","given":"Dong","non-dropping-particle":"","parse-names":false,"suffix":""},{"dropping-particle":"","family":"Kong","given":"Li","non-dropping-particle":"","parse-names":false,"suffix":""},{"dropping-particle":"","family":"Yu","given":"Jinming","non-dropping-particle":"","parse-names":false,"suffix":""}],"container-title":"Thoracic Cancer","id":"ITEM-1","issue":"9","issued":{"date-parts":[["2018"]]},"page":"1121-1128","title":"Effectiveness of temozolomide combined with whole brain radiotherapy for non-small cell lung cancer brain metastases","type":"article-journal","volume":"9"},"uris":["http://www.mendeley.com/documents/?uuid=fed1bf1e-d78e-369f-9c22-de39ef003422"]}],"mendeley":{"formattedCitation":"[40]","plainTextFormattedCitation":"[40]","previouslyFormattedCitation":"(Zhu et al., 2018)"},"properties":{"noteIndex":0},"schema":"https://github.com/citation-style-language/schema/raw/master/csl-citation.json"}</w:instrText>
      </w:r>
      <w:r>
        <w:rPr>
          <w:rFonts w:ascii="Times New Roman" w:hAnsi="Times New Roman"/>
          <w:sz w:val="20"/>
        </w:rPr>
        <w:fldChar w:fldCharType="separate"/>
      </w:r>
      <w:r w:rsidRPr="00367015">
        <w:rPr>
          <w:rFonts w:ascii="Times New Roman" w:hAnsi="Times New Roman"/>
          <w:noProof/>
          <w:sz w:val="20"/>
        </w:rPr>
        <w:t>[40]</w:t>
      </w:r>
      <w:r>
        <w:rPr>
          <w:rFonts w:ascii="Times New Roman" w:hAnsi="Times New Roman"/>
          <w:sz w:val="20"/>
        </w:rPr>
        <w:fldChar w:fldCharType="end"/>
      </w:r>
    </w:p>
    <w:p w:rsidR="006A7CF7" w:rsidRDefault="006A7CF7" w:rsidP="006A7CF7">
      <w:pPr>
        <w:pStyle w:val="Geenafstand"/>
        <w:spacing w:line="480" w:lineRule="auto"/>
        <w:jc w:val="both"/>
        <w:rPr>
          <w:rFonts w:ascii="Times New Roman" w:hAnsi="Times New Roman"/>
          <w:sz w:val="20"/>
        </w:rPr>
      </w:pPr>
      <w:r w:rsidRPr="00367015">
        <w:rPr>
          <w:rFonts w:ascii="Times New Roman" w:hAnsi="Times New Roman"/>
          <w:noProof/>
          <w:sz w:val="20"/>
          <w:lang w:val="nl-NL" w:eastAsia="nl-NL"/>
        </w:rPr>
        <w:drawing>
          <wp:inline distT="0" distB="0" distL="0" distR="0">
            <wp:extent cx="3402965" cy="580390"/>
            <wp:effectExtent l="0" t="0" r="6985" b="0"/>
            <wp:docPr id="392" name="Afbeelding 392" descr="H:\Mijn documenten\Writing\Tabellen-figuren\Forest plots\WBRT\T3L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354" descr="H:\Mijn documenten\Writing\Tabellen-figuren\Forest plots\WBRT\T3LM.png"/>
                    <pic:cNvPicPr>
                      <a:picLocks noChangeAspect="1" noChangeArrowheads="1"/>
                    </pic:cNvPicPr>
                  </pic:nvPicPr>
                  <pic:blipFill>
                    <a:blip r:embed="rId16">
                      <a:extLst>
                        <a:ext uri="{28A0092B-C50C-407E-A947-70E740481C1C}">
                          <a14:useLocalDpi xmlns:a14="http://schemas.microsoft.com/office/drawing/2010/main" val="0"/>
                        </a:ext>
                      </a:extLst>
                    </a:blip>
                    <a:srcRect l="21220" t="41296" r="20929" b="37463"/>
                    <a:stretch>
                      <a:fillRect/>
                    </a:stretch>
                  </pic:blipFill>
                  <pic:spPr bwMode="auto">
                    <a:xfrm>
                      <a:off x="0" y="0"/>
                      <a:ext cx="3402965" cy="580390"/>
                    </a:xfrm>
                    <a:prstGeom prst="rect">
                      <a:avLst/>
                    </a:prstGeom>
                    <a:noFill/>
                    <a:ln>
                      <a:noFill/>
                    </a:ln>
                  </pic:spPr>
                </pic:pic>
              </a:graphicData>
            </a:graphic>
          </wp:inline>
        </w:drawing>
      </w:r>
    </w:p>
    <w:p w:rsidR="006A7CF7" w:rsidRPr="00F72FC1" w:rsidRDefault="006A7CF7" w:rsidP="006A7CF7">
      <w:pPr>
        <w:pStyle w:val="Geenafstand"/>
        <w:spacing w:line="480" w:lineRule="auto"/>
        <w:jc w:val="both"/>
        <w:rPr>
          <w:rFonts w:ascii="Times New Roman" w:hAnsi="Times New Roman"/>
          <w:sz w:val="20"/>
        </w:rPr>
      </w:pPr>
      <w:r w:rsidRPr="00F72FC1">
        <w:rPr>
          <w:rFonts w:ascii="Times New Roman" w:hAnsi="Times New Roman"/>
          <w:sz w:val="20"/>
        </w:rPr>
        <w:t>Executive function</w:t>
      </w:r>
      <w:r>
        <w:rPr>
          <w:rFonts w:ascii="Times New Roman" w:hAnsi="Times New Roman"/>
          <w:sz w:val="20"/>
        </w:rPr>
        <w:t xml:space="preserve"> </w:t>
      </w:r>
      <w:r>
        <w:rPr>
          <w:rFonts w:ascii="Times New Roman" w:hAnsi="Times New Roman"/>
          <w:sz w:val="20"/>
        </w:rPr>
        <w:fldChar w:fldCharType="begin" w:fldLock="1"/>
      </w:r>
      <w:r>
        <w:rPr>
          <w:rFonts w:ascii="Times New Roman" w:hAnsi="Times New Roman"/>
          <w:sz w:val="20"/>
        </w:rPr>
        <w:instrText>ADDIN CSL_CITATION {"citationItems":[{"id":"ITEM-1","itemData":{"DOI":"10.1111/1759-7714.12795","ISBN":"1759-7714 1759-7706","ISSN":"17597714","PMID":"29947170","abstract":"Background: We performed a retrospective analysis to compare the efficacy of whole brain radiotherapy (WBRT) combined with temozolomide (TMZ) versus WBRT alone as first</w:instrText>
      </w:r>
      <w:r>
        <w:rPr>
          <w:rFonts w:ascii="Cambria Math" w:hAnsi="Cambria Math" w:cs="Cambria Math"/>
          <w:sz w:val="20"/>
        </w:rPr>
        <w:instrText>‐</w:instrText>
      </w:r>
      <w:r>
        <w:rPr>
          <w:rFonts w:ascii="Times New Roman" w:hAnsi="Times New Roman"/>
          <w:sz w:val="20"/>
        </w:rPr>
        <w:instrText>line treatment for brain metastases (BM). Methods: Seventy</w:instrText>
      </w:r>
      <w:r>
        <w:rPr>
          <w:rFonts w:ascii="Cambria Math" w:hAnsi="Cambria Math" w:cs="Cambria Math"/>
          <w:sz w:val="20"/>
        </w:rPr>
        <w:instrText>‐</w:instrText>
      </w:r>
      <w:r>
        <w:rPr>
          <w:rFonts w:ascii="Times New Roman" w:hAnsi="Times New Roman"/>
          <w:sz w:val="20"/>
        </w:rPr>
        <w:instrText>eight non</w:instrText>
      </w:r>
      <w:r>
        <w:rPr>
          <w:rFonts w:ascii="Cambria Math" w:hAnsi="Cambria Math" w:cs="Cambria Math"/>
          <w:sz w:val="20"/>
        </w:rPr>
        <w:instrText>‐</w:instrText>
      </w:r>
      <w:r>
        <w:rPr>
          <w:rFonts w:ascii="Times New Roman" w:hAnsi="Times New Roman"/>
          <w:sz w:val="20"/>
        </w:rPr>
        <w:instrText>small cell lung cancer patients with BM were observed, including 45 patients who received WBRT plus TMZ (TMZ + WBRT) and 33 patients who received WBRT alone (WBRT). The primary outcome was overall survival (OS). Secondary outcomes included progression</w:instrText>
      </w:r>
      <w:r>
        <w:rPr>
          <w:rFonts w:ascii="Cambria Math" w:hAnsi="Cambria Math" w:cs="Cambria Math"/>
          <w:sz w:val="20"/>
        </w:rPr>
        <w:instrText>‐</w:instrText>
      </w:r>
      <w:r>
        <w:rPr>
          <w:rFonts w:ascii="Times New Roman" w:hAnsi="Times New Roman"/>
          <w:sz w:val="20"/>
        </w:rPr>
        <w:instrText>free survival (PFS), objective response rate (ORR), and adverse events. Results: The TMZ + WBRT arm achieved significant improvement in ORR (P = 0.0108) compared to the WBRT arm. PFS in the TMZ + WBRT arm was significantly longer than in the RT arm (6.0 vs. 3.5 months; P = 0.038). OS was not significantly different between the two arms. Although increased adverse reactions were experienced in the TMZ + WBRT arm, patients were tolerant of the side effects. Statistically significant differences in neurocognitive function and quality of life were observed between the arms at six months. Conclusion: Concomitant TMZ + WBRT compared to WBRT alone significantly increases ORR and median PFS in patients with BM, but no remarkable difference in median OS was found. Adding TMZ to the treatment strategy could prevent neurocognitive function and quality of life from deteriorating. Although the addition of TMZ increases the incidence of adverse effects, no significant difference was observed. Thus, TMZ is safe and effective. [ABSTRACT FROM AUTHOR]","author":[{"dropping-particle":"","family":"Zhu","given":"Ying","non-dropping-particle":"","parse-names":false,"suffix":""},{"dropping-particle":"","family":"Fu","given":"Lei","non-dropping-particle":"","parse-names":false,"suffix":""},{"dropping-particle":"","family":"Jing","given":"Wang","non-dropping-particle":"","parse-names":false,"suffix":""},{"dropping-particle":"","family":"Guo","given":"Dong","non-dropping-particle":"","parse-names":false,"suffix":""},{"dropping-particle":"","family":"Kong","given":"Li","non-dropping-particle":"","parse-names":false,"suffix":""},{"dropping-particle":"","family":"Yu","given":"Jinming","non-dropping-particle":"","parse-names":false,"suffix":""}],"container-title":"Thoracic Cancer","id":"ITEM-1","issue":"9","issued":{"date-parts":[["2018"]]},"page":"1121-1128","title":"Effectiveness of temozolomide combined with whole brain radiotherapy for non-small cell lung cancer brain metastases","type":"article-journal","volume":"9"},"uris":["http://www.mendeley.com/documents/?uuid=fed1bf1e-d78e-369f-9c22-de39ef003422"]}],"mendeley":{"formattedCitation":"[40]","plainTextFormattedCitation":"[40]","previouslyFormattedCitation":"(Zhu et al., 2018)"},"properties":{"noteIndex":0},"schema":"https://github.com/citation-style-language/schema/raw/master/csl-citation.json"}</w:instrText>
      </w:r>
      <w:r>
        <w:rPr>
          <w:rFonts w:ascii="Times New Roman" w:hAnsi="Times New Roman"/>
          <w:sz w:val="20"/>
        </w:rPr>
        <w:fldChar w:fldCharType="separate"/>
      </w:r>
      <w:r w:rsidRPr="00367015">
        <w:rPr>
          <w:rFonts w:ascii="Times New Roman" w:hAnsi="Times New Roman"/>
          <w:noProof/>
          <w:sz w:val="20"/>
        </w:rPr>
        <w:t>[40]</w:t>
      </w:r>
      <w:r>
        <w:rPr>
          <w:rFonts w:ascii="Times New Roman" w:hAnsi="Times New Roman"/>
          <w:sz w:val="20"/>
        </w:rPr>
        <w:fldChar w:fldCharType="end"/>
      </w:r>
    </w:p>
    <w:p w:rsidR="006A7CF7" w:rsidRPr="00F72FC1" w:rsidRDefault="006A7CF7" w:rsidP="006A7CF7">
      <w:pPr>
        <w:pStyle w:val="Geenafstand"/>
        <w:spacing w:line="480" w:lineRule="auto"/>
        <w:jc w:val="both"/>
        <w:rPr>
          <w:rFonts w:ascii="Times New Roman" w:hAnsi="Times New Roman"/>
          <w:sz w:val="20"/>
        </w:rPr>
      </w:pPr>
      <w:r w:rsidRPr="00367015">
        <w:rPr>
          <w:rFonts w:ascii="Times New Roman" w:hAnsi="Times New Roman"/>
          <w:noProof/>
          <w:sz w:val="20"/>
          <w:lang w:val="nl-NL" w:eastAsia="nl-NL"/>
        </w:rPr>
        <w:drawing>
          <wp:inline distT="0" distB="0" distL="0" distR="0">
            <wp:extent cx="3402965" cy="580390"/>
            <wp:effectExtent l="0" t="0" r="6985" b="0"/>
            <wp:docPr id="391" name="Afbeelding 391" descr="H:\Mijn documenten\Writing\Tabellen-figuren\Forest plots\WBRT\T3E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355" descr="H:\Mijn documenten\Writing\Tabellen-figuren\Forest plots\WBRT\T3EF.png"/>
                    <pic:cNvPicPr>
                      <a:picLocks noChangeAspect="1" noChangeArrowheads="1"/>
                    </pic:cNvPicPr>
                  </pic:nvPicPr>
                  <pic:blipFill>
                    <a:blip r:embed="rId17">
                      <a:extLst>
                        <a:ext uri="{28A0092B-C50C-407E-A947-70E740481C1C}">
                          <a14:useLocalDpi xmlns:a14="http://schemas.microsoft.com/office/drawing/2010/main" val="0"/>
                        </a:ext>
                      </a:extLst>
                    </a:blip>
                    <a:srcRect l="21660" t="41887" r="20496" b="37163"/>
                    <a:stretch>
                      <a:fillRect/>
                    </a:stretch>
                  </pic:blipFill>
                  <pic:spPr bwMode="auto">
                    <a:xfrm>
                      <a:off x="0" y="0"/>
                      <a:ext cx="3402965" cy="580390"/>
                    </a:xfrm>
                    <a:prstGeom prst="rect">
                      <a:avLst/>
                    </a:prstGeom>
                    <a:noFill/>
                    <a:ln>
                      <a:noFill/>
                    </a:ln>
                  </pic:spPr>
                </pic:pic>
              </a:graphicData>
            </a:graphic>
          </wp:inline>
        </w:drawing>
      </w:r>
    </w:p>
    <w:p w:rsidR="006A7CF7" w:rsidRDefault="006A7CF7" w:rsidP="006A7CF7">
      <w:pPr>
        <w:pStyle w:val="Geenafstand"/>
        <w:spacing w:line="480" w:lineRule="auto"/>
        <w:jc w:val="both"/>
        <w:rPr>
          <w:rFonts w:ascii="Times New Roman" w:hAnsi="Times New Roman"/>
          <w:sz w:val="20"/>
        </w:rPr>
      </w:pPr>
    </w:p>
    <w:p w:rsidR="006A7CF7" w:rsidRPr="00367015" w:rsidRDefault="006A7CF7" w:rsidP="006A7CF7">
      <w:pPr>
        <w:pStyle w:val="Geenafstand"/>
        <w:spacing w:line="480" w:lineRule="auto"/>
        <w:jc w:val="both"/>
        <w:rPr>
          <w:rFonts w:ascii="Times New Roman" w:hAnsi="Times New Roman"/>
          <w:sz w:val="20"/>
        </w:rPr>
      </w:pPr>
      <w:r w:rsidRPr="00367015">
        <w:rPr>
          <w:rFonts w:ascii="Times New Roman" w:hAnsi="Times New Roman"/>
          <w:sz w:val="20"/>
        </w:rPr>
        <w:t xml:space="preserve">Verbal fluency </w:t>
      </w:r>
      <w:r>
        <w:rPr>
          <w:rFonts w:ascii="Times New Roman" w:hAnsi="Times New Roman"/>
          <w:sz w:val="20"/>
        </w:rPr>
        <w:fldChar w:fldCharType="begin" w:fldLock="1"/>
      </w:r>
      <w:r w:rsidRPr="00367015">
        <w:rPr>
          <w:rFonts w:ascii="Times New Roman" w:hAnsi="Times New Roman"/>
          <w:sz w:val="20"/>
        </w:rPr>
        <w:instrText>ADDIN CSL_CITATION {"citationItems":[{"id":"ITEM-1","itemData":{"DOI":"10.1111/1759-7714.12795","ISBN":"1759-7714 1759-7706","ISSN":"17597714","PMID":"29947170","abstract":"Background: We performed a retrospective analysis to compare the efficacy of whole brain radiotherapy (WBRT) combined with temozolomide (TMZ) versus WBRT alone as first</w:instrText>
      </w:r>
      <w:r w:rsidRPr="00367015">
        <w:rPr>
          <w:rFonts w:ascii="Cambria Math" w:hAnsi="Cambria Math" w:cs="Cambria Math"/>
          <w:sz w:val="20"/>
        </w:rPr>
        <w:instrText>‐</w:instrText>
      </w:r>
      <w:r w:rsidRPr="00367015">
        <w:rPr>
          <w:rFonts w:ascii="Times New Roman" w:hAnsi="Times New Roman"/>
          <w:sz w:val="20"/>
        </w:rPr>
        <w:instrText>line treatment for brain metastases (BM). Methods: Seventy</w:instrText>
      </w:r>
      <w:r w:rsidRPr="00367015">
        <w:rPr>
          <w:rFonts w:ascii="Cambria Math" w:hAnsi="Cambria Math" w:cs="Cambria Math"/>
          <w:sz w:val="20"/>
        </w:rPr>
        <w:instrText>‐</w:instrText>
      </w:r>
      <w:r w:rsidRPr="00367015">
        <w:rPr>
          <w:rFonts w:ascii="Times New Roman" w:hAnsi="Times New Roman"/>
          <w:sz w:val="20"/>
        </w:rPr>
        <w:instrText>eight non</w:instrText>
      </w:r>
      <w:r w:rsidRPr="00367015">
        <w:rPr>
          <w:rFonts w:ascii="Cambria Math" w:hAnsi="Cambria Math" w:cs="Cambria Math"/>
          <w:sz w:val="20"/>
        </w:rPr>
        <w:instrText>‐</w:instrText>
      </w:r>
      <w:r w:rsidRPr="00367015">
        <w:rPr>
          <w:rFonts w:ascii="Times New Roman" w:hAnsi="Times New Roman"/>
          <w:sz w:val="20"/>
        </w:rPr>
        <w:instrText>small cell lung cancer patients with BM were observed, including 45 patients who received WBRT plus TMZ (TMZ + WBRT) and 33 patients who received WBRT alone (WBRT). The primary outcome was overall survival (OS). Secondary outcomes included progression</w:instrText>
      </w:r>
      <w:r w:rsidRPr="00367015">
        <w:rPr>
          <w:rFonts w:ascii="Cambria Math" w:hAnsi="Cambria Math" w:cs="Cambria Math"/>
          <w:sz w:val="20"/>
        </w:rPr>
        <w:instrText>‐</w:instrText>
      </w:r>
      <w:r w:rsidRPr="00367015">
        <w:rPr>
          <w:rFonts w:ascii="Times New Roman" w:hAnsi="Times New Roman"/>
          <w:sz w:val="20"/>
        </w:rPr>
        <w:instrText>free survival (PFS), objective response rate (ORR), and adverse events. Results: The TMZ + WBRT arm achieved significant improvement in ORR (P = 0.0108) compared to the WBRT arm. PFS in the TMZ + WBRT arm was significantly longer than in the RT arm (6.0 vs. 3.5 months; P = 0.038). OS was not significantly different between the two arms. Although increased adverse reactions were experienced in the TMZ + WBRT arm, patients were tolerant of the side effects. Statistically significant differences in neurocognitive function and quality of life were observed between the arms at six months. Conclusion: Concomitant TMZ + WBRT compared to WBRT alone significantly increases ORR and median PFS in patients with BM, but no remarkable difference in median OS was found. Adding TMZ to the treatment strategy could prevent neurocognitive function and quality of life from deteriorating. Although the addition of TMZ increases the incidence of adverse effects, no significant difference was observed. Thus, TMZ is safe and effective. [ABSTRACT FROM AUTHOR]","author":[{"dropping-particle":"","family":"Zhu","given":"Ying","non-dropping-particle":"","parse-names":false,"suffix":""},{"dropping-particle":"","family":"Fu","given":"Lei","non-dropping-particle":"","parse-names":false,"suffix":""},{"dropping-particle":"","family":"Jing","given":"Wang","non-dropping-particle":"","parse-names":false,"suffix":""},{"dropping-particle":"","family":"Guo","given":"Dong","non-dropping-particle":"","parse-names":false,"suffix":""},{"dropping-particle":"","family":"Kong","given":"Li","non-dropping-particle":"","parse-names":false,"suffix":""},{"dropping-particle":"","family":"Yu","given":"Jinming","non-dropping-particle":"","parse-names":false,"suffix":""}],"container-title":"Thoracic Cancer","id":"ITEM-1","issue":"9","issued":{"date-parts":[["2018"]]},"page":"1121-1128","title":"Effectiveness of temozolomide combined with whole brain radiotherapy for non-small cell lung cancer brain metastases","type":"article-journal","volume":"9"},"uris":["http://www.mendeley.com/documents/?uuid=fed1bf1e-d78e-369f-9c22-de39ef003422"]}],"mendeley":{"formattedCitation":"[40]","plainTextFormattedCitation":"[40]","previouslyFormattedCitation":"(Zhu et al., 2018)"},"properties":{"noteIndex":0},"schema":"https://github.com/citation-style-language/schema/raw/master/csl-citation.json"}</w:instrText>
      </w:r>
      <w:r>
        <w:rPr>
          <w:rFonts w:ascii="Times New Roman" w:hAnsi="Times New Roman"/>
          <w:sz w:val="20"/>
        </w:rPr>
        <w:fldChar w:fldCharType="separate"/>
      </w:r>
      <w:r w:rsidRPr="00367015">
        <w:rPr>
          <w:rFonts w:ascii="Times New Roman" w:hAnsi="Times New Roman"/>
          <w:noProof/>
          <w:sz w:val="20"/>
        </w:rPr>
        <w:t>[40]</w:t>
      </w:r>
      <w:r>
        <w:rPr>
          <w:rFonts w:ascii="Times New Roman" w:hAnsi="Times New Roman"/>
          <w:sz w:val="20"/>
        </w:rPr>
        <w:fldChar w:fldCharType="end"/>
      </w:r>
    </w:p>
    <w:p w:rsidR="006A7CF7" w:rsidRPr="00F72FC1" w:rsidRDefault="006A7CF7" w:rsidP="006A7CF7">
      <w:pPr>
        <w:spacing w:line="480" w:lineRule="auto"/>
        <w:jc w:val="both"/>
        <w:rPr>
          <w:rFonts w:ascii="Times New Roman" w:eastAsia="Times New Roman" w:hAnsi="Times New Roman" w:cs="Times New Roman"/>
          <w:sz w:val="20"/>
        </w:rPr>
      </w:pPr>
      <w:r w:rsidRPr="00367015">
        <w:rPr>
          <w:rFonts w:ascii="Segoe UI" w:eastAsia="Times New Roman" w:hAnsi="Segoe UI"/>
          <w:noProof/>
          <w:lang w:val="nl-NL" w:eastAsia="nl-NL"/>
        </w:rPr>
        <w:drawing>
          <wp:inline distT="0" distB="0" distL="0" distR="0">
            <wp:extent cx="3427095" cy="628015"/>
            <wp:effectExtent l="0" t="0" r="1905" b="635"/>
            <wp:docPr id="390" name="Afbeelding 390" descr="H:\Mijn documenten\Writing\Tabellen-figuren\Forest plots\WBRT\T3VF-nieu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385" descr="H:\Mijn documenten\Writing\Tabellen-figuren\Forest plots\WBRT\T3VF-nieuw.png"/>
                    <pic:cNvPicPr>
                      <a:picLocks noChangeAspect="1" noChangeArrowheads="1"/>
                    </pic:cNvPicPr>
                  </pic:nvPicPr>
                  <pic:blipFill>
                    <a:blip r:embed="rId18">
                      <a:extLst>
                        <a:ext uri="{28A0092B-C50C-407E-A947-70E740481C1C}">
                          <a14:useLocalDpi xmlns:a14="http://schemas.microsoft.com/office/drawing/2010/main" val="0"/>
                        </a:ext>
                      </a:extLst>
                    </a:blip>
                    <a:srcRect l="21191" t="41370" r="20709" b="36813"/>
                    <a:stretch>
                      <a:fillRect/>
                    </a:stretch>
                  </pic:blipFill>
                  <pic:spPr bwMode="auto">
                    <a:xfrm>
                      <a:off x="0" y="0"/>
                      <a:ext cx="3427095" cy="628015"/>
                    </a:xfrm>
                    <a:prstGeom prst="rect">
                      <a:avLst/>
                    </a:prstGeom>
                    <a:noFill/>
                    <a:ln>
                      <a:noFill/>
                    </a:ln>
                  </pic:spPr>
                </pic:pic>
              </a:graphicData>
            </a:graphic>
          </wp:inline>
        </w:drawing>
      </w:r>
    </w:p>
    <w:p w:rsidR="006A7CF7" w:rsidRPr="00F72FC1" w:rsidRDefault="006A7CF7" w:rsidP="006A7CF7">
      <w:pPr>
        <w:pStyle w:val="Kop2"/>
        <w:spacing w:before="0" w:line="480" w:lineRule="auto"/>
        <w:rPr>
          <w:rFonts w:ascii="Times New Roman" w:hAnsi="Times New Roman" w:cs="Times New Roman"/>
          <w:b w:val="0"/>
          <w:i/>
          <w:color w:val="auto"/>
          <w:sz w:val="20"/>
          <w:szCs w:val="20"/>
          <w:lang w:val="en-US"/>
        </w:rPr>
      </w:pPr>
      <w:r w:rsidRPr="00F72FC1">
        <w:rPr>
          <w:rFonts w:ascii="Times New Roman" w:hAnsi="Times New Roman" w:cs="Times New Roman"/>
          <w:b w:val="0"/>
          <w:i/>
          <w:color w:val="auto"/>
          <w:sz w:val="20"/>
          <w:szCs w:val="20"/>
          <w:lang w:val="en-US"/>
        </w:rPr>
        <w:t>Stereotactic radiosurgery</w:t>
      </w:r>
    </w:p>
    <w:p w:rsidR="006A7CF7" w:rsidRPr="00F72FC1" w:rsidRDefault="006A7CF7" w:rsidP="006A7CF7">
      <w:pPr>
        <w:pStyle w:val="Kop3"/>
        <w:spacing w:before="240" w:line="480" w:lineRule="auto"/>
        <w:ind w:firstLine="720"/>
        <w:rPr>
          <w:rFonts w:ascii="Times New Roman" w:hAnsi="Times New Roman"/>
          <w:b w:val="0"/>
          <w:color w:val="auto"/>
          <w:sz w:val="20"/>
          <w:szCs w:val="20"/>
          <w:u w:val="single"/>
          <w:lang w:val="en-US"/>
        </w:rPr>
      </w:pPr>
      <w:r w:rsidRPr="00F72FC1">
        <w:rPr>
          <w:rFonts w:ascii="Times New Roman" w:hAnsi="Times New Roman"/>
          <w:b w:val="0"/>
          <w:color w:val="auto"/>
          <w:sz w:val="20"/>
          <w:szCs w:val="20"/>
          <w:u w:val="single"/>
          <w:lang w:val="en-US"/>
        </w:rPr>
        <w:t>Short-term follow-up</w:t>
      </w:r>
    </w:p>
    <w:p w:rsidR="006A7CF7" w:rsidRDefault="006A7CF7" w:rsidP="006A7CF7">
      <w:pPr>
        <w:pStyle w:val="Geenafstand"/>
        <w:spacing w:line="480" w:lineRule="auto"/>
        <w:jc w:val="both"/>
        <w:rPr>
          <w:rFonts w:ascii="Times New Roman" w:hAnsi="Times New Roman"/>
          <w:sz w:val="20"/>
        </w:rPr>
      </w:pPr>
      <w:r w:rsidRPr="00367015">
        <w:rPr>
          <w:rFonts w:ascii="Times New Roman" w:hAnsi="Times New Roman"/>
          <w:sz w:val="20"/>
        </w:rPr>
        <w:t xml:space="preserve">Learning and memory </w:t>
      </w:r>
      <w:r>
        <w:rPr>
          <w:rFonts w:ascii="Times New Roman" w:hAnsi="Times New Roman"/>
          <w:sz w:val="20"/>
        </w:rPr>
        <w:fldChar w:fldCharType="begin" w:fldLock="1"/>
      </w:r>
      <w:r>
        <w:rPr>
          <w:rFonts w:ascii="Times New Roman" w:hAnsi="Times New Roman"/>
          <w:sz w:val="20"/>
        </w:rPr>
        <w:instrText>ADDIN CSL_CITATION {"citationItems":[{"id":"ITEM-1","itemData":{"DOI":"10.1227/01.NEU.0000249272.64439.B1","ISBN":"0148-396X","ISSN":"0148396X","PMID":"17290178","abstract":"OBJECTIVE: Whether to administer or omit adjuvant whole-brain radiation therapy in conjunction with stereotactic radiosurgery (SRS) in the initial management of patients with one to three newly diagnosed brain metastases is the subject of debate. This report provides data from a pilot study in which neurocognitive function (NCF) was prospectively measured for patients with one to three newly diagnosed brain metastases treated with initial SRS alone.\\n\\nMETHODS: Fifteen patients were prospectively treated with initial SRS alone. Assessment of NCF and magnetic resonance imaging scans were performed.\\n\\nRESULTS: At baseline, 67% of the patients had impairment on one or more tests of NCF. The domains most frequently impaired at baseline were executive function, motor dexterity, and learning/memory with an incidence of 50, 40, and 27% respectively. Brain metastasis volume (.3 cm3) measured at the time of initial SRS treatment was associated with worse performance on a measure of attention (P &lt; 0.05). At 1 month, declines in the learning/memory and motor dexterity domains were most common. In a subgroup of five patients still alive 200 days after enrollment, four patients (80%) demonstrated stable or improved learning/memory, three (60%) demonstrated stable or improved executive function, and three (60%) demonstrated stable or improved motor dexterity relative to their baseline evaluation.\\n\\nCONCLUSION: Although two-thirds of the brain metastasis patients had impaired NCF at baseline, the majority of five long-term survivors had stable or improved NCF performance across executive function, learning/memory, and motor dexterity.","author":[{"dropping-particle":"","family":"Chang","given":"Eric L.","non-dropping-particle":"","parse-names":false,"suffix":""},{"dropping-particle":"","family":"Wefel","given":"Jeffrey S.","non-dropping-particle":"","parse-names":false,"suffix":""},{"dropping-particle":"","family":"Maor","given":"Moshe H.","non-dropping-particle":"","parse-names":false,"suffix":""},{"dropping-particle":"","family":"Hassenbusch","given":"Samuel J.","non-dropping-particle":"","parse-names":false,"suffix":""},{"dropping-particle":"","family":"Mahajan","given":"Anita","non-dropping-particle":"","parse-names":false,"suffix":""},{"dropping-particle":"","family":"Lang","given":"Frederick F.","non-dropping-particle":"","parse-names":false,"suffix":""},{"dropping-particle":"","family":"Woo","given":"Shiao Y.","non-dropping-particle":"","parse-names":false,"suffix":""},{"dropping-particle":"","family":"Mathews","given":"Leni A.","non-dropping-particle":"","parse-names":false,"suffix":""},{"dropping-particle":"","family":"Allen","given":"Pamela K.","non-dropping-particle":"","parse-names":false,"suffix":""},{"dropping-particle":"","family":"Shiu","given":"Almon S.","non-dropping-particle":"","parse-names":false,"suffix":""},{"dropping-particle":"","family":"Meyers","given":"Christina A.","non-dropping-particle":"","parse-names":false,"suffix":""}],"container-title":"Neurosurgery","id":"ITEM-1","issue":"2","issued":{"date-parts":[["2007"]]},"page":"277-283","title":"A pilot study of neurocognitive function in patients with one to three new brain metastases initially treated with stereotactic radiosurgery alone","type":"article-journal","volume":"60"},"uris":["http://www.mendeley.com/documents/?uuid=23c9b9bd-2927-3f62-a7ef-19a2edec9354"]},{"id":"ITEM-2","itemData":{"DOI":"10.1016/S1470","ISBN":"1433-2965 (Electronic)\\r0937-941X (Linking)","ISSN":"1474-5488","PMID":"19269895","abstract":"Background In 2004, a randomised phase III trial by the European Organisation for Research and Treatment of Cancer (EORTC) and National Cancer Institute of Canada Clinical Trials Group (NCIC) reported improved median and 2-year survival for patients with glioblastoma treated with concomitant and adjuvant temozolomide and radiotherapy. We report the fi nal results with a median follow-up of more than 5 years. Methods Adult patients with newly diagnosed glioblastoma were randomly assigned to receive either standard radiotherapy or identical radiotherapy with concomitant temozolomide followed by up to six cycles of adjuvant temozolomide. The methylation status of the methyl-guanine methyl transferase gene, MGMT, was determined retrospectively from the tumour tissue of 206 patients. The primary endpoint was overall survival. Analyses were by intention to treat. This trial is registered with Clinicaltrials.gov, number NCT00006353. Findings Between Aug 17, 2000, and March 22, 2002, 573 patients were assigned to treatment. 278 (97%) of 286 patients in the radiotherapy alone group and 254 (89%) of 287 in the combined-treatment group died during 5 years of follow-up. Overall survival was 27·2% (95% CI 22·2–32·5) at 2 years, 16·0% (12·0–20·6) at 3 years, 12·1% (8·5–16·4) at 4 years, and 9·8% (6·4–14·0) at 5 years with temozolomide, versus 10·9% (7·6–14·8), 4·4% (2·4–7·2), 3·0% (1·4–5·7), and 1·9% (0·6–4·4) with radiotherapy alone (hazard ratio 0·6, 95% CI 0·5–0·7; p&lt;0·0001). A benefi t of combined therapy was recorded in all clinical prognostic subgroups, including patients aged 60–70 years. Methylation of the MGMT promoter was the strongest predictor for outcome and benefi t from temozolomide chemotherapy. Interpretation Benefi ts of adjuvant temozolomide with radiotherapy lasted throughout 5 years of follow-up. A few patients in favourable prognostic categories survive longer than 5 years. MGMT methylation status identifi es patients most likely to benefi t from the addition of temozolomide. Funding EORTC, NCIC, Nélia and Amadeo Barletta Foundation, Schering-Plough.","author":[{"dropping-particle":"","family":"Chang","given":"Eric L.","non-dropping-particle":"","parse-names":false,"suffix":""},{"dropping-particle":"","family":"Wefel","given":"Jeffrey S.","non-dropping-particle":"","parse-names":false,"suffix":""},{"dropping-particle":"","family":"Hess","given":"Kenneth R","non-dropping-particle":"","parse-names":false,"suffix":""},{"dropping-particle":"","family":"Allen","given":"Pamela K.","non-dropping-particle":"","parse-names":false,"suffix":""},{"dropping-particle":"","family":"Lang","given":"Frederick F.","non-dropping-particle":"","parse-names":false,"suffix":""},{"dropping-particle":"","family":"Kornguth","given":"David G","non-dropping-particle":"","parse-names":false,"suffix":""},{"dropping-particle":"","family":"Arbuckle","given":"Rebecca B","non-dropping-particle":"","parse-names":false,"suffix":""},{"dropping-particle":"","family":"Swint","given":"Michael","non-dropping-particle":"","parse-names":false,"suffix":""},{"dropping-particle":"","family":"Shiu","given":"Almon S.","non-dropping-particle":"","parse-names":false,"suffix":""},{"dropping-particle":"","family":"Maor","given":"Moshe H.","non-dropping-particle":"","parse-names":false,"suffix":""},{"dropping-particle":"","family":"Meyers","given":"Christina A.","non-dropping-particle":"","parse-names":false,"suffix":""}],"container-title":"The Lancet Oncology","id":"ITEM-2","issue":"11","issued":{"date-parts":[["2009"]]},"page":"1037-1044","title":"Neurocognition in patients with brain metastases treated with radiosurgery or radiosurgery plus whole-brain irradiation: a randomised controlled trial","type":"article-journal","volume":"10"},"uris":["http://www.mendeley.com/documents/?uuid=3531bbf0-09f3-3b64-8946-f94e6ee83f5d"]},{"id":"ITEM-3","itemData":{"DOI":"10.1001/jama.2016.9839","ISBN":"6176323479","ISSN":"15383598","PMID":"27458945","abstract":"IMPORTANCE Whole brain radiotherapy (WBRT) significantly improves tumor control in the brain after stereotactic radiosurgery (SRS), yet because of its association with cognitive decline, its role in the treatment of patients with brain metastases remains controversial. OBJECTIVE To determine whether there is less cognitive deterioration at 3 months after SRS alone vs SRS plus WBRT. DESIGN, SETTING, AND PARTICIPANTS At 34 institutions in North America, patients with 1 to 3 brain metastases were randomized to receive SRS or SRS plus WBRT between February 2002 and December 2013. INTERVENTIONS The WBRT dose schedule was 30 Gy in 12 fractions; the SRS dose was 18 to 22 Gy in the SRS plus WBRT group and 20 to 24 Gy for SRS alone. MAIN OUTCOMES AND MEASURES The primary end point was cognitive deterioration (decline &gt;1 SD from baseline on at least 1 cognitive test at 3 months) in participants who completed the baseline and 3-month assessments. Secondary end points included time to intracranial failure, quality of life, functional independence, long-term cognitive status, and overall survival. RESULTS There were 213 randomized participants (SRS alone, n = 111; SRS plus WBRT, n = 102) with a mean age of 60.6 years (SD, 10.5 years); 103 (48%) were women. There was less cognitive deterioration at 3 months after SRS alone (40/63 patients [63.5%]) than when combined with WBRT (44/48 patients [91.7%]; difference, -28.2%; 90% CI, -41.9% to -14.4%; P &lt; .001). Quality of life was higher at 3 months with SRS alone, including overall quality of life (mean change from baseline, -0.1 vs -12.0 points; mean difference, 11.9; 95% CI, 4.8-19.0 points; P = .001). Time to intracranial failure was significantly shorter for SRS alone compared with SRS plus WBRT (hazard ratio, 3.6; 95% CI, 2.2-5.9; P &lt; .001). There was no significant difference in functional independence at 3 months between the treatment groups (mean change from baseline, -1.5 points for SRS alone vs -4.2 points for SRS plus WBRT; mean difference, 2.7 points; 95% CI, -2.0 to 7.4 points; P = .26). Median overall survival was 10.4 months for SRS alone and 7.4 months for SRS plus WBRT (hazard ratio, 1.02; 95% CI, 0.75-1.38; P = .92). For long-term survivors, the incidence of cognitive deterioration was less after SRS alone at 3 months (5/11 [45.5%] vs 16/17 [94.1%]; difference, -48.7%; 95% CI, -87.6% to -9.7%; P = .007) and at 12 months (6/10 [60%] vs 17/18 [94.4%]; difference, -34.4%; 95% CI, -74.4% to 5.5%; P = .04). …","author":[{"dropping-particle":"","family":"Brown","given":"Paul D.","non-dropping-particle":"","parse-names":false,"suffix":""},{"dropping-particle":"","family":"Jaeckle","given":"Kurt","non-dropping-particle":"","parse-names":false,"suffix":""},{"dropping-particle":"V.","family":"Ballman","given":"Karla","non-dropping-particle":"","parse-names":false,"suffix":""},{"dropping-particle":"","family":"Farace","given":"Elana","non-dropping-particle":"","parse-names":false,"suffix":""},{"dropping-particle":"","family":"Cerhan","given":"Jane H.","non-dropping-particle":"","parse-names":false,"suffix":""},{"dropping-particle":"","family":"Keith Anderson","given":"S.","non-dropping-particle":"","parse-names":false,"suffix":""},{"dropping-particle":"","family":"Carrero","given":"Xiomara W.","non-dropping-particle":"","parse-names":false,"suffix":""},{"dropping-particle":"","family":"Barker","given":"Fred G.","non-dropping-particle":"","parse-names":false,"suffix":""},{"dropping-particle":"","family":"Deming","given":"Richard","non-dropping-particle":"","parse-names":false,"suffix":""},{"dropping-particle":"","family":"Burri","given":"Stuart H.","non-dropping-particle":"","parse-names":false,"suffix":""},{"dropping-particle":"","family":"Ménard","given":"Cynthia","non-dropping-particle":"","parse-names":false,"suffix":""},{"dropping-particle":"","family":"Chung","given":"Caroline","non-dropping-particle":"","parse-names":false,"suffix":""},{"dropping-particle":"","family":"Stieber","given":"Volker W.","non-dropping-particle":"","parse-names":false,"suffix":""},{"dropping-particle":"","family":"Pollock","given":"Bruce E.","non-dropping-particle":"","parse-names":false,"suffix":""},{"dropping-particle":"","family":"Galanis","given":"Evanthia","non-dropping-particle":"","parse-names":false,"suffix":""},{"dropping-particle":"","family":"Buckner","given":"Jan C.","non-dropping-particle":"","parse-names":false,"suffix":""},{"dropping-particle":"","family":"Asher","given":"Anthony L.","non-dropping-particle":"","parse-names":false,"suffix":""}],"container-title":"JAMA","id":"ITEM-3","issue":"4","issued":{"date-parts":[["2016"]]},"page":"401-409","title":"Effect of radiosurgery alone vs radiosurgery with whole brain radiation therapy on cognitive function in patients with 1 to 3 brain metastases a randomized clinical trial","type":"article-journal","volume":"316"},"uris":["http://www.mendeley.com/documents/?uuid=1f7229b5-64a7-3fff-9de2-b1f6f0a68ad8"]},{"id":"ITEM-4","itemData":{"DOI":"10.1093/neuonc/nov186","ISBN":"1522-8517","ISSN":"15235866","PMID":"26385615","abstract":"BACKGROUND: Stereotactic radiotherapy (SRT) is expected to have a less detrimental effect on neurocognitive functioning and health-related quality of life (HRQoL) than whole-brain radiotherapy. To evaluate the impact of brain metastases and SRT on neurocognitive functioning and HRQoL, we performed a prospective study. METHODS: Neurocognitive functioning and HRQoL of 97 patients with brain metastases were measured before SRT and 1, 3, and 6 months after SRT. Seven cognitive domains were assessed. HRQoL was assessed with the European Organisation for Research and Treatment of Cancer (EORTC) QLQ-C30 and BN20 questionnaires. Neurocognitive functioning and HRQoL over time were analyzed with linear mixed models and stratified for baseline Karnofsky performance status (KPS), total metastatic volume, and systemic disease. RESULTS: Median overall survival of patients was 7.7 months. Before SRT, neurocognitive domain and HRQoL scores were lower in patients than in healthy controls. At group level, patients worsened in physical functioning and fatigue at 6 months, while other outcome parameters of HRQoL and cognition remained stable. KPS &lt; 90 and tumor volume &gt;12.6 cm(3) were both associated with worse information processing speed and lower HRQoL scores over 6 months time. Intracranial tumor progression was associated with worsening of executive functioning and motor function. CONCLUSIONS: Prior to SRT, neurocognitive functioning and HRQoL are moderately impaired in patients with brain metastases. Lower baseline KPS and larger tumor volume are associated with worse functioning. Over time, SRT does not have an additional detrimental effect on neurocognitive functioning and HRQoL, suggesting that SRT may be preferred over whole-brain radiotherapy.","author":[{"dropping-particle":"","family":"Habets","given":"Esther J.J.","non-dropping-particle":"","parse-names":false,"suffix":""},{"dropping-particle":"","family":"Dirven","given":"Linda","non-dropping-particle":"","parse-names":false,"suffix":""},{"dropping-particle":"","family":"Wiggenraad","given":"Ruud G.","non-dropping-particle":"","parse-names":false,"suffix":""},{"dropping-particle":"","family":"Verbeek-De Kanter","given":"Antoinette","non-dropping-particle":"","parse-names":false,"suffix":""},{"dropping-particle":"","family":"Lycklama À Nijeholt","given":"Geert J.","non-dropping-particle":"","parse-names":false,"suffix":""},{"dropping-particle":"","family":"Zwinkels","given":"Hanneke","non-dropping-particle":"","parse-names":false,"suffix":""},{"dropping-particle":"","family":"Klein","given":"Martin","non-dropping-particle":"","parse-names":false,"suffix":""},{"dropping-particle":"","family":"Taphoorn","given":"Martin J.B.","non-dropping-particle":"","parse-names":false,"suffix":""}],"container-title":"Neuro-Oncology","id":"ITEM-4","issue":"3","issued":{"date-parts":[["2016"]]},"page":"435-444","title":"Neurocognitive functioning and health-related quality of life in patients treated with stereotactic radiotherapy for brain metastases: A prospective study","type":"article-journal","volume":"18"},"uris":["http://www.mendeley.com/documents/?uuid=21b5fc7c-374f-3a70-a580-ca66714a4a88"]},{"id":"ITEM-5","itemData":{"DOI":"10.1007/s11060-020-03442-7","ISBN":"0123456789","ISSN":"15737373","PMID":"32100230","abstract":"Purpose: To assess the neurocognitive function and neurological toxicity of frameless linear accelerator (LINAC)-based stereotactic radiosurgery (SRS) in patients with 10 or more brain metastases (BM). Patients and methods: Forty consecutive adult patients who received SRS for ten or more 10 BM &lt; 3 cm in maximum size were evaluated. All plans were generated using a single-isocenter multiple-target (SIMT) SRS technique with doses of 22 Gy for lesions &lt; 2 cm and 16–18 Gy for those ≥ 2 cm in size. Survival analyses were estimated by Kaplan–Meier method from the date of SRS. Neurocognitive function using the Hopkins verbal learning test-revised (HVLT-R) and activity of daily living scale (ADLS) were collected prospectively at baseline and at 3,6 and 12-month follow-up. Toxicity was assessed by the National Cancer Institute Common Toxicity Criteria for Adverse Events (Version 5.0). Results: With a median follow-up of 10.8 months, 1-year survival and local control rates were 65% and 86%, respectively. Grade 2 or 3 toxicity occurred in eleven patients, being associated with radiological changes suggestive of radiation necrosis in seven patients. Three months after SRS, the mean relative decline was 14.2% for HVLT-R delayed recall, 12.3% for HVLT-R recognition, and 9.8% for HVLT-R total recall. A significant deterioration of HVLT-R scores ranged from 5.5 to 18.7% of patients at different time points. ADLS scores declined over time, but changes were not significant. Conclusions: SRS is an effective and safe approach for patients with 10 or more BM able to maintain the pretreatment neurocognitive function in the majority of patients.","author":[{"dropping-particle":"","family":"Minniti","given":"Giuseppe","non-dropping-particle":"","parse-names":false,"suffix":""},{"dropping-particle":"","family":"Capone","given":"Luca","non-dropping-particle":"","parse-names":false,"suffix":""},{"dropping-particle":"","family":"Nardiello","given":"Barbara","non-dropping-particle":"","parse-names":false,"suffix":""},{"dropping-particle":"","family":"Gawhary","given":"Randa","non-dropping-particle":"El","parse-names":false,"suffix":""},{"dropping-particle":"","family":"Raza","given":"Giorgio","non-dropping-particle":"","parse-names":false,"suffix":""},{"dropping-particle":"","family":"Scaringi","given":"Claudia","non-dropping-particle":"","parse-names":false,"suffix":""},{"dropping-particle":"","family":"Bianciardi","given":"Federico","non-dropping-particle":"","parse-names":false,"suffix":""},{"dropping-particle":"","family":"Gentile","given":"Piercarlo","non-dropping-particle":"","parse-names":false,"suffix":""},{"dropping-particle":"","family":"Paolini","given":"Sergio","non-dropping-particle":"","parse-names":false,"suffix":""}],"container-title":"Journal of Neuro-Oncology","id":"ITEM-5","issue":"1","issued":{"date-parts":[["2020"]]},"page":"47-55","publisher":"Springer US","title":"Neurological outcome and memory performance in patients with 10 or more brain metastases treated with frameless linear accelerator (LINAC)-based stereotactic radiosurgery","type":"article-journal","volume":"148"},"uris":["http://www.mendeley.com/documents/?uuid=9f432fcf-e819-45e3-987a-09098431a24d"]}],"mendeley":{"formattedCitation":"[29–32,42]","plainTextFormattedCitation":"[29–32,42]","previouslyFormattedCitation":"(Brown et al., 2016; Chang et al., 2007, 2009; Habets et al., 2016; Minniti et al., 2020)"},"properties":{"noteIndex":0},"schema":"https://github.com/citation-style-language/schema/raw/master/csl-citation.json"}</w:instrText>
      </w:r>
      <w:r>
        <w:rPr>
          <w:rFonts w:ascii="Times New Roman" w:hAnsi="Times New Roman"/>
          <w:sz w:val="20"/>
        </w:rPr>
        <w:fldChar w:fldCharType="separate"/>
      </w:r>
      <w:r w:rsidRPr="00367015">
        <w:rPr>
          <w:rFonts w:ascii="Times New Roman" w:hAnsi="Times New Roman"/>
          <w:noProof/>
          <w:sz w:val="20"/>
        </w:rPr>
        <w:t>[29–32,42]</w:t>
      </w:r>
      <w:r>
        <w:rPr>
          <w:rFonts w:ascii="Times New Roman" w:hAnsi="Times New Roman"/>
          <w:sz w:val="20"/>
        </w:rPr>
        <w:fldChar w:fldCharType="end"/>
      </w:r>
    </w:p>
    <w:p w:rsidR="006A7CF7" w:rsidRPr="00F72FC1" w:rsidRDefault="006A7CF7" w:rsidP="006A7CF7">
      <w:pPr>
        <w:pStyle w:val="Geenafstand"/>
        <w:spacing w:line="480" w:lineRule="auto"/>
        <w:jc w:val="both"/>
        <w:rPr>
          <w:rFonts w:ascii="Times New Roman" w:hAnsi="Times New Roman"/>
          <w:sz w:val="20"/>
        </w:rPr>
      </w:pPr>
      <w:r w:rsidRPr="00367015">
        <w:rPr>
          <w:rFonts w:ascii="Times New Roman" w:hAnsi="Times New Roman"/>
          <w:noProof/>
          <w:sz w:val="20"/>
          <w:lang w:val="nl-NL" w:eastAsia="nl-NL"/>
        </w:rPr>
        <w:drawing>
          <wp:inline distT="0" distB="0" distL="0" distR="0">
            <wp:extent cx="4023360" cy="1137285"/>
            <wp:effectExtent l="0" t="0" r="0" b="5715"/>
            <wp:docPr id="389" name="Afbeelding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
                    <pic:cNvPicPr>
                      <a:picLocks noChangeAspect="1" noChangeArrowheads="1"/>
                    </pic:cNvPicPr>
                  </pic:nvPicPr>
                  <pic:blipFill>
                    <a:blip r:embed="rId19">
                      <a:extLst>
                        <a:ext uri="{28A0092B-C50C-407E-A947-70E740481C1C}">
                          <a14:useLocalDpi xmlns:a14="http://schemas.microsoft.com/office/drawing/2010/main" val="0"/>
                        </a:ext>
                      </a:extLst>
                    </a:blip>
                    <a:srcRect l="16074" t="32642" r="16292" b="28413"/>
                    <a:stretch>
                      <a:fillRect/>
                    </a:stretch>
                  </pic:blipFill>
                  <pic:spPr bwMode="auto">
                    <a:xfrm>
                      <a:off x="0" y="0"/>
                      <a:ext cx="4023360" cy="1137285"/>
                    </a:xfrm>
                    <a:prstGeom prst="rect">
                      <a:avLst/>
                    </a:prstGeom>
                    <a:noFill/>
                    <a:ln>
                      <a:noFill/>
                    </a:ln>
                  </pic:spPr>
                </pic:pic>
              </a:graphicData>
            </a:graphic>
          </wp:inline>
        </w:drawing>
      </w:r>
    </w:p>
    <w:p w:rsidR="006A7CF7" w:rsidRPr="00F72FC1" w:rsidRDefault="006A7CF7" w:rsidP="006A7CF7">
      <w:pPr>
        <w:pStyle w:val="Geenafstand"/>
        <w:spacing w:line="480" w:lineRule="auto"/>
        <w:jc w:val="both"/>
        <w:rPr>
          <w:rFonts w:ascii="Times New Roman" w:hAnsi="Times New Roman"/>
          <w:sz w:val="20"/>
        </w:rPr>
      </w:pPr>
      <w:r w:rsidRPr="00F72FC1">
        <w:rPr>
          <w:rFonts w:ascii="Times New Roman" w:hAnsi="Times New Roman"/>
          <w:sz w:val="20"/>
        </w:rPr>
        <w:t>Executive function</w:t>
      </w:r>
      <w:r>
        <w:rPr>
          <w:rFonts w:ascii="Times New Roman" w:hAnsi="Times New Roman"/>
          <w:sz w:val="20"/>
        </w:rPr>
        <w:t xml:space="preserve"> </w:t>
      </w:r>
      <w:r>
        <w:rPr>
          <w:rFonts w:ascii="Times New Roman" w:hAnsi="Times New Roman"/>
          <w:sz w:val="20"/>
        </w:rPr>
        <w:fldChar w:fldCharType="begin" w:fldLock="1"/>
      </w:r>
      <w:r>
        <w:rPr>
          <w:rFonts w:ascii="Times New Roman" w:hAnsi="Times New Roman"/>
          <w:sz w:val="20"/>
        </w:rPr>
        <w:instrText>ADDIN CSL_CITATION {"citationItems":[{"id":"ITEM-1","itemData":{"DOI":"10.1227/01.NEU.0000249272.64439.B1","ISBN":"0148-396X","ISSN":"0148396X","PMID":"17290178","abstract":"OBJECTIVE: Whether to administer or omit adjuvant whole-brain radiation therapy in conjunction with stereotactic radiosurgery (SRS) in the initial management of patients with one to three newly diagnosed brain metastases is the subject of debate. This report provides data from a pilot study in which neurocognitive function (NCF) was prospectively measured for patients with one to three newly diagnosed brain metastases treated with initial SRS alone.\\n\\nMETHODS: Fifteen patients were prospectively treated with initial SRS alone. Assessment of NCF and magnetic resonance imaging scans were performed.\\n\\nRESULTS: At baseline, 67% of the patients had impairment on one or more tests of NCF. The domains most frequently impaired at baseline were executive function, motor dexterity, and learning/memory with an incidence of 50, 40, and 27% respectively. Brain metastasis volume (.3 cm3) measured at the time of initial SRS treatment was associated with worse performance on a measure of attention (P &lt; 0.05). At 1 month, declines in the learning/memory and motor dexterity domains were most common. In a subgroup of five patients still alive 200 days after enrollment, four patients (80%) demonstrated stable or improved learning/memory, three (60%) demonstrated stable or improved executive function, and three (60%) demonstrated stable or improved motor dexterity relative to their baseline evaluation.\\n\\nCONCLUSION: Although two-thirds of the brain metastasis patients had impaired NCF at baseline, the majority of five long-term survivors had stable or improved NCF performance across executive function, learning/memory, and motor dexterity.","author":[{"dropping-particle":"","family":"Chang","given":"Eric L.","non-dropping-particle":"","parse-names":false,"suffix":""},{"dropping-particle":"","family":"Wefel","given":"Jeffrey S.","non-dropping-particle":"","parse-names":false,"suffix":""},{"dropping-particle":"","family":"Maor","given":"Moshe H.","non-dropping-particle":"","parse-names":false,"suffix":""},{"dropping-particle":"","family":"Hassenbusch","given":"Samuel J.","non-dropping-particle":"","parse-names":false,"suffix":""},{"dropping-particle":"","family":"Mahajan","given":"Anita","non-dropping-particle":"","parse-names":false,"suffix":""},{"dropping-particle":"","family":"Lang","given":"Frederick F.","non-dropping-particle":"","parse-names":false,"suffix":""},{"dropping-particle":"","family":"Woo","given":"Shiao Y.","non-dropping-particle":"","parse-names":false,"suffix":""},{"dropping-particle":"","family":"Mathews","given":"Leni A.","non-dropping-particle":"","parse-names":false,"suffix":""},{"dropping-particle":"","family":"Allen","given":"Pamela K.","non-dropping-particle":"","parse-names":false,"suffix":""},{"dropping-particle":"","family":"Shiu","given":"Almon S.","non-dropping-particle":"","parse-names":false,"suffix":""},{"dropping-particle":"","family":"Meyers","given":"Christina A.","non-dropping-particle":"","parse-names":false,"suffix":""}],"container-title":"Neurosurgery","id":"ITEM-1","issue":"2","issued":{"date-parts":[["2007"]]},"page":"277-283","title":"A pilot study of neurocognitive function in patients with one to three new brain metastases initially treated with stereotactic radiosurgery alone","type":"article-journal","volume":"60"},"uris":["http://www.mendeley.com/documents/?uuid=23c9b9bd-2927-3f62-a7ef-19a2edec9354"]},{"id":"ITEM-2","itemData":{"DOI":"10.1001/jama.2016.9839","ISBN":"6176323479","ISSN":"15383598","PMID":"27458945","abstract":"IMPORTANCE Whole brain radiotherapy (WBRT) significantly improves tumor control in the brain after stereotactic radiosurgery (SRS), yet because of its association with cognitive decline, its role in the treatment of patients with brain metastases remains controversial. OBJECTIVE To determine whether there is less cognitive deterioration at 3 months after SRS alone vs SRS plus WBRT. DESIGN, SETTING, AND PARTICIPANTS At 34 institutions in North America, patients with 1 to 3 brain metastases were randomized to receive SRS or SRS plus WBRT between February 2002 and December 2013. INTERVENTIONS The WBRT dose schedule was 30 Gy in 12 fractions; the SRS dose was 18 to 22 Gy in the SRS plus WBRT group and 20 to 24 Gy for SRS alone. MAIN OUTCOMES AND MEASURES The primary end point was cognitive deterioration (decline &gt;1 SD from baseline on at least 1 cognitive test at 3 months) in participants who completed the baseline and 3-month assessments. Secondary end points included time to intracranial failure, quality of life, functional independence, long-term cognitive status, and overall survival. RESULTS There were 213 randomized participants (SRS alone, n = 111; SRS plus WBRT, n = 102) with a mean age of 60.6 years (SD, 10.5 years); 103 (48%) were women. There was less cognitive deterioration at 3 months after SRS alone (40/63 patients [63.5%]) than when combined with WBRT (44/48 patients [91.7%]; difference, -28.2%; 90% CI, -41.9% to -14.4%; P &lt; .001). Quality of life was higher at 3 months with SRS alone, including overall quality of life (mean change from baseline, -0.1 vs -12.0 points; mean difference, 11.9; 95% CI, 4.8-19.0 points; P = .001). Time to intracranial failure was significantly shorter for SRS alone compared with SRS plus WBRT (hazard ratio, 3.6; 95% CI, 2.2-5.9; P &lt; .001). There was no significant difference in functional independence at 3 months between the treatment groups (mean change from baseline, -1.5 points for SRS alone vs -4.2 points for SRS plus WBRT; mean difference, 2.7 points; 95% CI, -2.0 to 7.4 points; P = .26). Median overall survival was 10.4 months for SRS alone and 7.4 months for SRS plus WBRT (hazard ratio, 1.02; 95% CI, 0.75-1.38; P = .92). For long-term survivors, the incidence of cognitive deterioration was less after SRS alone at 3 months (5/11 [45.5%] vs 16/17 [94.1%]; difference, -48.7%; 95% CI, -87.6% to -9.7%; P = .007) and at 12 months (6/10 [60%] vs 17/18 [94.4%]; difference, -34.4%; 95% CI, -74.4% to 5.5%; P = .04). …","author":[{"dropping-particle":"","family":"Brown","given":"Paul D.","non-dropping-particle":"","parse-names":false,"suffix":""},{"dropping-particle":"","family":"Jaeckle","given":"Kurt","non-dropping-particle":"","parse-names":false,"suffix":""},{"dropping-particle":"V.","family":"Ballman","given":"Karla","non-dropping-particle":"","parse-names":false,"suffix":""},{"dropping-particle":"","family":"Farace","given":"Elana","non-dropping-particle":"","parse-names":false,"suffix":""},{"dropping-particle":"","family":"Cerhan","given":"Jane H.","non-dropping-particle":"","parse-names":false,"suffix":""},{"dropping-particle":"","family":"Keith Anderson","given":"S.","non-dropping-particle":"","parse-names":false,"suffix":""},{"dropping-particle":"","family":"Carrero","given":"Xiomara W.","non-dropping-particle":"","parse-names":false,"suffix":""},{"dropping-particle":"","family":"Barker","given":"Fred G.","non-dropping-particle":"","parse-names":false,"suffix":""},{"dropping-particle":"","family":"Deming","given":"Richard","non-dropping-particle":"","parse-names":false,"suffix":""},{"dropping-particle":"","family":"Burri","given":"Stuart H.","non-dropping-particle":"","parse-names":false,"suffix":""},{"dropping-particle":"","family":"Ménard","given":"Cynthia","non-dropping-particle":"","parse-names":false,"suffix":""},{"dropping-particle":"","family":"Chung","given":"Caroline","non-dropping-particle":"","parse-names":false,"suffix":""},{"dropping-particle":"","family":"Stieber","given":"Volker W.","non-dropping-particle":"","parse-names":false,"suffix":""},{"dropping-particle":"","family":"Pollock","given":"Bruce E.","non-dropping-particle":"","parse-names":false,"suffix":""},{"dropping-particle":"","family":"Galanis","given":"Evanthia","non-dropping-particle":"","parse-names":false,"suffix":""},{"dropping-particle":"","family":"Buckner","given":"Jan C.","non-dropping-particle":"","parse-names":false,"suffix":""},{"dropping-particle":"","family":"Asher","given":"Anthony L.","non-dropping-particle":"","parse-names":false,"suffix":""}],"container-title":"JAMA","id":"ITEM-2","issue":"4","issued":{"date-parts":[["2016"]]},"page":"401-409","title":"Effect of radiosurgery alone vs radiosurgery with whole brain radiation therapy on cognitive function in patients with 1 to 3 brain metastases a randomized clinical trial","type":"article-journal","volume":"316"},"uris":["http://www.mendeley.com/documents/?uuid=1f7229b5-64a7-3fff-9de2-b1f6f0a68ad8"]},{"id":"ITEM-3","itemData":{"DOI":"10.1093/neuonc/nov186","ISBN":"1522-8517","ISSN":"15235866","PMID":"26385615","abstract":"BACKGROUND: Stereotactic radiotherapy (SRT) is expected to have a less detrimental effect on neurocognitive functioning and health-related quality of life (HRQoL) than whole-brain radiotherapy. To evaluate the impact of brain metastases and SRT on neurocognitive functioning and HRQoL, we performed a prospective study. METHODS: Neurocognitive functioning and HRQoL of 97 patients with brain metastases were measured before SRT and 1, 3, and 6 months after SRT. Seven cognitive domains were assessed. HRQoL was assessed with the European Organisation for Research and Treatment of Cancer (EORTC) QLQ-C30 and BN20 questionnaires. Neurocognitive functioning and HRQoL over time were analyzed with linear mixed models and stratified for baseline Karnofsky performance status (KPS), total metastatic volume, and systemic disease. RESULTS: Median overall survival of patients was 7.7 months. Before SRT, neurocognitive domain and HRQoL scores were lower in patients than in healthy controls. At group level, patients worsened in physical functioning and fatigue at 6 months, while other outcome parameters of HRQoL and cognition remained stable. KPS &lt; 90 and tumor volume &gt;12.6 cm(3) were both associated with worse information processing speed and lower HRQoL scores over 6 months time. Intracranial tumor progression was associated with worsening of executive functioning and motor function. CONCLUSIONS: Prior to SRT, neurocognitive functioning and HRQoL are moderately impaired in patients with brain metastases. Lower baseline KPS and larger tumor volume are associated with worse functioning. Over time, SRT does not have an additional detrimental effect on neurocognitive functioning and HRQoL, suggesting that SRT may be preferred over whole-brain radiotherapy.","author":[{"dropping-particle":"","family":"Habets","given":"Esther J.J.","non-dropping-particle":"","parse-names":false,"suffix":""},{"dropping-particle":"","family":"Dirven","given":"Linda","non-dropping-particle":"","parse-names":false,"suffix":""},{"dropping-particle":"","family":"Wiggenraad","given":"Ruud G.","non-dropping-particle":"","parse-names":false,"suffix":""},{"dropping-particle":"","family":"Verbeek-De Kanter","given":"Antoinette","non-dropping-particle":"","parse-names":false,"suffix":""},{"dropping-particle":"","family":"Lycklama À Nijeholt","given":"Geert J.","non-dropping-particle":"","parse-names":false,"suffix":""},{"dropping-particle":"","family":"Zwinkels","given":"Hanneke","non-dropping-particle":"","parse-names":false,"suffix":""},{"dropping-particle":"","family":"Klein","given":"Martin","non-dropping-particle":"","parse-names":false,"suffix":""},{"dropping-particle":"","family":"Taphoorn","given":"Martin J.B.","non-dropping-particle":"","parse-names":false,"suffix":""}],"container-title":"Neuro-Oncology","id":"ITEM-3","issue":"3","issued":{"date-parts":[["2016"]]},"page":"435-444","title":"Neurocognitive functioning and health-related quality of life in patients treated with stereotactic radiotherapy for brain metastases: A prospective study","type":"article-journal","volume":"18"},"uris":["http://www.mendeley.com/documents/?uuid=21b5fc7c-374f-3a70-a580-ca66714a4a88"]}],"mendeley":{"formattedCitation":"[29,30,32]","plainTextFormattedCitation":"[29,30,32]","previouslyFormattedCitation":"(Brown et al., 2016; Chang et al., 2007; Habets et al., 2016)"},"properties":{"noteIndex":0},"schema":"https://github.com/citation-style-language/schema/raw/master/csl-citation.json"}</w:instrText>
      </w:r>
      <w:r>
        <w:rPr>
          <w:rFonts w:ascii="Times New Roman" w:hAnsi="Times New Roman"/>
          <w:sz w:val="20"/>
        </w:rPr>
        <w:fldChar w:fldCharType="separate"/>
      </w:r>
      <w:r w:rsidRPr="00367015">
        <w:rPr>
          <w:rFonts w:ascii="Times New Roman" w:hAnsi="Times New Roman"/>
          <w:noProof/>
          <w:sz w:val="20"/>
        </w:rPr>
        <w:t>[29,30,32]</w:t>
      </w:r>
      <w:r>
        <w:rPr>
          <w:rFonts w:ascii="Times New Roman" w:hAnsi="Times New Roman"/>
          <w:sz w:val="20"/>
        </w:rPr>
        <w:fldChar w:fldCharType="end"/>
      </w:r>
    </w:p>
    <w:p w:rsidR="006A7CF7" w:rsidRPr="00F72FC1" w:rsidRDefault="006A7CF7" w:rsidP="006A7CF7">
      <w:pPr>
        <w:pStyle w:val="Geenafstand"/>
        <w:spacing w:line="480" w:lineRule="auto"/>
        <w:jc w:val="both"/>
        <w:rPr>
          <w:rFonts w:ascii="Times New Roman" w:hAnsi="Times New Roman"/>
          <w:sz w:val="20"/>
        </w:rPr>
      </w:pPr>
      <w:r w:rsidRPr="00367015">
        <w:rPr>
          <w:rFonts w:ascii="Times New Roman" w:hAnsi="Times New Roman"/>
          <w:noProof/>
          <w:sz w:val="20"/>
          <w:lang w:val="nl-NL" w:eastAsia="nl-NL"/>
        </w:rPr>
        <w:drawing>
          <wp:inline distT="0" distB="0" distL="0" distR="0">
            <wp:extent cx="4420870" cy="954405"/>
            <wp:effectExtent l="0" t="0" r="0" b="0"/>
            <wp:docPr id="388" name="Afbeelding 388" descr="H:\Mijn documenten\Writing\Tabellen-figuren\Forest plots\SRS\T1E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358" descr="H:\Mijn documenten\Writing\Tabellen-figuren\Forest plots\SRS\T1EF.png"/>
                    <pic:cNvPicPr>
                      <a:picLocks noChangeAspect="1" noChangeArrowheads="1"/>
                    </pic:cNvPicPr>
                  </pic:nvPicPr>
                  <pic:blipFill>
                    <a:blip r:embed="rId20">
                      <a:extLst>
                        <a:ext uri="{28A0092B-C50C-407E-A947-70E740481C1C}">
                          <a14:useLocalDpi xmlns:a14="http://schemas.microsoft.com/office/drawing/2010/main" val="0"/>
                        </a:ext>
                      </a:extLst>
                    </a:blip>
                    <a:srcRect l="12804" t="34558" r="12192" b="31305"/>
                    <a:stretch>
                      <a:fillRect/>
                    </a:stretch>
                  </pic:blipFill>
                  <pic:spPr bwMode="auto">
                    <a:xfrm>
                      <a:off x="0" y="0"/>
                      <a:ext cx="4420870" cy="954405"/>
                    </a:xfrm>
                    <a:prstGeom prst="rect">
                      <a:avLst/>
                    </a:prstGeom>
                    <a:noFill/>
                    <a:ln>
                      <a:noFill/>
                    </a:ln>
                  </pic:spPr>
                </pic:pic>
              </a:graphicData>
            </a:graphic>
          </wp:inline>
        </w:drawing>
      </w:r>
    </w:p>
    <w:p w:rsidR="006A7CF7" w:rsidRPr="00F72FC1" w:rsidRDefault="006A7CF7" w:rsidP="006A7CF7">
      <w:pPr>
        <w:pStyle w:val="Geenafstand"/>
        <w:spacing w:line="480" w:lineRule="auto"/>
        <w:jc w:val="both"/>
        <w:rPr>
          <w:rFonts w:ascii="Times New Roman" w:hAnsi="Times New Roman"/>
          <w:sz w:val="20"/>
        </w:rPr>
      </w:pPr>
      <w:r w:rsidRPr="00F72FC1">
        <w:rPr>
          <w:rFonts w:ascii="Times New Roman" w:hAnsi="Times New Roman"/>
          <w:sz w:val="20"/>
        </w:rPr>
        <w:t>Verbal fluency</w:t>
      </w:r>
      <w:r>
        <w:rPr>
          <w:rFonts w:ascii="Times New Roman" w:hAnsi="Times New Roman"/>
          <w:sz w:val="20"/>
        </w:rPr>
        <w:t xml:space="preserve"> </w:t>
      </w:r>
      <w:r>
        <w:rPr>
          <w:rFonts w:ascii="Times New Roman" w:hAnsi="Times New Roman"/>
          <w:sz w:val="20"/>
        </w:rPr>
        <w:fldChar w:fldCharType="begin" w:fldLock="1"/>
      </w:r>
      <w:r>
        <w:rPr>
          <w:rFonts w:ascii="Times New Roman" w:hAnsi="Times New Roman"/>
          <w:sz w:val="20"/>
        </w:rPr>
        <w:instrText>ADDIN CSL_CITATION {"citationItems":[{"id":"ITEM-1","itemData":{"DOI":"10.1227/01.NEU.0000249272.64439.B1","ISBN":"0148-396X","ISSN":"0148396X","PMID":"17290178","abstract":"OBJECTIVE: Whether to administer or omit adjuvant whole-brain radiation therapy in conjunction with stereotactic radiosurgery (SRS) in the initial management of patients with one to three newly diagnosed brain metastases is the subject of debate. This report provides data from a pilot study in which neurocognitive function (NCF) was prospectively measured for patients with one to three newly diagnosed brain metastases treated with initial SRS alone.\\n\\nMETHODS: Fifteen patients were prospectively treated with initial SRS alone. Assessment of NCF and magnetic resonance imaging scans were performed.\\n\\nRESULTS: At baseline, 67% of the patients had impairment on one or more tests of NCF. The domains most frequently impaired at baseline were executive function, motor dexterity, and learning/memory with an incidence of 50, 40, and 27% respectively. Brain metastasis volume (.3 cm3) measured at the time of initial SRS treatment was associated with worse performance on a measure of attention (P &lt; 0.05). At 1 month, declines in the learning/memory and motor dexterity domains were most common. In a subgroup of five patients still alive 200 days after enrollment, four patients (80%) demonstrated stable or improved learning/memory, three (60%) demonstrated stable or improved executive function, and three (60%) demonstrated stable or improved motor dexterity relative to their baseline evaluation.\\n\\nCONCLUSION: Although two-thirds of the brain metastasis patients had impaired NCF at baseline, the majority of five long-term survivors had stable or improved NCF performance across executive function, learning/memory, and motor dexterity.","author":[{"dropping-particle":"","family":"Chang","given":"Eric L.","non-dropping-particle":"","parse-names":false,"suffix":""},{"dropping-particle":"","family":"Wefel","given":"Jeffrey S.","non-dropping-particle":"","parse-names":false,"suffix":""},{"dropping-particle":"","family":"Maor","given":"Moshe H.","non-dropping-particle":"","parse-names":false,"suffix":""},{"dropping-particle":"","family":"Hassenbusch","given":"Samuel J.","non-dropping-particle":"","parse-names":false,"suffix":""},{"dropping-particle":"","family":"Mahajan","given":"Anita","non-dropping-particle":"","parse-names":false,"suffix":""},{"dropping-particle":"","family":"Lang","given":"Frederick F.","non-dropping-particle":"","parse-names":false,"suffix":""},{"dropping-particle":"","family":"Woo","given":"Shiao Y.","non-dropping-particle":"","parse-names":false,"suffix":""},{"dropping-particle":"","family":"Mathews","given":"Leni A.","non-dropping-particle":"","parse-names":false,"suffix":""},{"dropping-particle":"","family":"Allen","given":"Pamela K.","non-dropping-particle":"","parse-names":false,"suffix":""},{"dropping-particle":"","family":"Shiu","given":"Almon S.","non-dropping-particle":"","parse-names":false,"suffix":""},{"dropping-particle":"","family":"Meyers","given":"Christina A.","non-dropping-particle":"","parse-names":false,"suffix":""}],"container-title":"Neurosurgery","id":"ITEM-1","issue":"2","issued":{"date-parts":[["2007"]]},"page":"277-283","title":"A pilot study of neurocognitive function in patients with one to three new brain metastases initially treated with stereotactic radiosurgery alone","type":"article-journal","volume":"60"},"uris":["http://www.mendeley.com/documents/?uuid=23c9b9bd-2927-3f62-a7ef-19a2edec9354"]},{"id":"ITEM-2","itemData":{"DOI":"10.1001/jama.2016.9839","ISBN":"6176323479","ISSN":"15383598","PMID":"27458945","abstract":"IMPORTANCE Whole brain radiotherapy (WBRT) significantly improves tumor control in the brain after stereotactic radiosurgery (SRS), yet because of its association with cognitive decline, its role in the treatment of patients with brain metastases remains controversial. OBJECTIVE To determine whether there is less cognitive deterioration at 3 months after SRS alone vs SRS plus WBRT. DESIGN, SETTING, AND PARTICIPANTS At 34 institutions in North America, patients with 1 to 3 brain metastases were randomized to receive SRS or SRS plus WBRT between February 2002 and December 2013. INTERVENTIONS The WBRT dose schedule was 30 Gy in 12 fractions; the SRS dose was 18 to 22 Gy in the SRS plus WBRT group and 20 to 24 Gy for SRS alone. MAIN OUTCOMES AND MEASURES The primary end point was cognitive deterioration (decline &gt;1 SD from baseline on at least 1 cognitive test at 3 months) in participants who completed the baseline and 3-month assessments. Secondary end points included time to intracranial failure, quality of life, functional independence, long-term cognitive status, and overall survival. RESULTS There were 213 randomized participants (SRS alone, n = 111; SRS plus WBRT, n = 102) with a mean age of 60.6 years (SD, 10.5 years); 103 (48%) were women. There was less cognitive deterioration at 3 months after SRS alone (40/63 patients [63.5%]) than when combined with WBRT (44/48 patients [91.7%]; difference, -28.2%; 90% CI, -41.9% to -14.4%; P &lt; .001). Quality of life was higher at 3 months with SRS alone, including overall quality of life (mean change from baseline, -0.1 vs -12.0 points; mean difference, 11.9; 95% CI, 4.8-19.0 points; P = .001). Time to intracranial failure was significantly shorter for SRS alone compared with SRS plus WBRT (hazard ratio, 3.6; 95% CI, 2.2-5.9; P &lt; .001). There was no significant difference in functional independence at 3 months between the treatment groups (mean change from baseline, -1.5 points for SRS alone vs -4.2 points for SRS plus WBRT; mean difference, 2.7 points; 95% CI, -2.0 to 7.4 points; P = .26). Median overall survival was 10.4 months for SRS alone and 7.4 months for SRS plus WBRT (hazard ratio, 1.02; 95% CI, 0.75-1.38; P = .92). For long-term survivors, the incidence of cognitive deterioration was less after SRS alone at 3 months (5/11 [45.5%] vs 16/17 [94.1%]; difference, -48.7%; 95% CI, -87.6% to -9.7%; P = .007) and at 12 months (6/10 [60%] vs 17/18 [94.4%]; difference, -34.4%; 95% CI, -74.4% to 5.5%; P = .04). …","author":[{"dropping-particle":"","family":"Brown","given":"Paul D.","non-dropping-particle":"","parse-names":false,"suffix":""},{"dropping-particle":"","family":"Jaeckle","given":"Kurt","non-dropping-particle":"","parse-names":false,"suffix":""},{"dropping-particle":"V.","family":"Ballman","given":"Karla","non-dropping-particle":"","parse-names":false,"suffix":""},{"dropping-particle":"","family":"Farace","given":"Elana","non-dropping-particle":"","parse-names":false,"suffix":""},{"dropping-particle":"","family":"Cerhan","given":"Jane H.","non-dropping-particle":"","parse-names":false,"suffix":""},{"dropping-particle":"","family":"Keith Anderson","given":"S.","non-dropping-particle":"","parse-names":false,"suffix":""},{"dropping-particle":"","family":"Carrero","given":"Xiomara W.","non-dropping-particle":"","parse-names":false,"suffix":""},{"dropping-particle":"","family":"Barker","given":"Fred G.","non-dropping-particle":"","parse-names":false,"suffix":""},{"dropping-particle":"","family":"Deming","given":"Richard","non-dropping-particle":"","parse-names":false,"suffix":""},{"dropping-particle":"","family":"Burri","given":"Stuart H.","non-dropping-particle":"","parse-names":false,"suffix":""},{"dropping-particle":"","family":"Ménard","given":"Cynthia","non-dropping-particle":"","parse-names":false,"suffix":""},{"dropping-particle":"","family":"Chung","given":"Caroline","non-dropping-particle":"","parse-names":false,"suffix":""},{"dropping-particle":"","family":"Stieber","given":"Volker W.","non-dropping-particle":"","parse-names":false,"suffix":""},{"dropping-particle":"","family":"Pollock","given":"Bruce E.","non-dropping-particle":"","parse-names":false,"suffix":""},{"dropping-particle":"","family":"Galanis","given":"Evanthia","non-dropping-particle":"","parse-names":false,"suffix":""},{"dropping-particle":"","family":"Buckner","given":"Jan C.","non-dropping-particle":"","parse-names":false,"suffix":""},{"dropping-particle":"","family":"Asher","given":"Anthony L.","non-dropping-particle":"","parse-names":false,"suffix":""}],"container-title":"JAMA","id":"ITEM-2","issue":"4","issued":{"date-parts":[["2016"]]},"page":"401-409","title":"Effect of radiosurgery alone vs radiosurgery with whole brain radiation therapy on cognitive function in patients with 1 to 3 brain metastases a randomized clinical trial","type":"article-journal","volume":"316"},"uris":["http://www.mendeley.com/documents/?uuid=1f7229b5-64a7-3fff-9de2-b1f6f0a68ad8"]}],"mendeley":{"formattedCitation":"[29,32]","plainTextFormattedCitation":"[29,32]","previouslyFormattedCitation":"(Brown et al., 2016; Chang et al., 2007)"},"properties":{"noteIndex":0},"schema":"https://github.com/citation-style-language/schema/raw/master/csl-citation.json"}</w:instrText>
      </w:r>
      <w:r>
        <w:rPr>
          <w:rFonts w:ascii="Times New Roman" w:hAnsi="Times New Roman"/>
          <w:sz w:val="20"/>
        </w:rPr>
        <w:fldChar w:fldCharType="separate"/>
      </w:r>
      <w:r w:rsidRPr="00367015">
        <w:rPr>
          <w:rFonts w:ascii="Times New Roman" w:hAnsi="Times New Roman"/>
          <w:noProof/>
          <w:sz w:val="20"/>
        </w:rPr>
        <w:t>[29,32]</w:t>
      </w:r>
      <w:r>
        <w:rPr>
          <w:rFonts w:ascii="Times New Roman" w:hAnsi="Times New Roman"/>
          <w:sz w:val="20"/>
        </w:rPr>
        <w:fldChar w:fldCharType="end"/>
      </w:r>
    </w:p>
    <w:p w:rsidR="006A7CF7" w:rsidRDefault="006A7CF7" w:rsidP="006A7CF7">
      <w:pPr>
        <w:pStyle w:val="Geenafstand"/>
        <w:spacing w:line="480" w:lineRule="auto"/>
        <w:jc w:val="both"/>
        <w:rPr>
          <w:rFonts w:ascii="Times New Roman" w:hAnsi="Times New Roman"/>
          <w:sz w:val="20"/>
        </w:rPr>
      </w:pPr>
      <w:r w:rsidRPr="00367015">
        <w:rPr>
          <w:rFonts w:ascii="Times New Roman" w:hAnsi="Times New Roman"/>
          <w:noProof/>
          <w:sz w:val="20"/>
          <w:lang w:val="nl-NL" w:eastAsia="nl-NL"/>
        </w:rPr>
        <w:drawing>
          <wp:inline distT="0" distB="0" distL="0" distR="0">
            <wp:extent cx="4500245" cy="835025"/>
            <wp:effectExtent l="0" t="0" r="0" b="3175"/>
            <wp:docPr id="387" name="Afbeelding 387" descr="H:\Mijn documenten\Writing\Tabellen-figuren\Forest plots\SRS\T1V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359" descr="H:\Mijn documenten\Writing\Tabellen-figuren\Forest plots\SRS\T1VF.png"/>
                    <pic:cNvPicPr>
                      <a:picLocks noChangeAspect="1" noChangeArrowheads="1"/>
                    </pic:cNvPicPr>
                  </pic:nvPicPr>
                  <pic:blipFill>
                    <a:blip r:embed="rId21">
                      <a:extLst>
                        <a:ext uri="{28A0092B-C50C-407E-A947-70E740481C1C}">
                          <a14:useLocalDpi xmlns:a14="http://schemas.microsoft.com/office/drawing/2010/main" val="0"/>
                        </a:ext>
                      </a:extLst>
                    </a:blip>
                    <a:srcRect l="12602" t="36174" r="10791" b="33330"/>
                    <a:stretch>
                      <a:fillRect/>
                    </a:stretch>
                  </pic:blipFill>
                  <pic:spPr bwMode="auto">
                    <a:xfrm>
                      <a:off x="0" y="0"/>
                      <a:ext cx="4500245" cy="835025"/>
                    </a:xfrm>
                    <a:prstGeom prst="rect">
                      <a:avLst/>
                    </a:prstGeom>
                    <a:noFill/>
                    <a:ln>
                      <a:noFill/>
                    </a:ln>
                  </pic:spPr>
                </pic:pic>
              </a:graphicData>
            </a:graphic>
          </wp:inline>
        </w:drawing>
      </w:r>
    </w:p>
    <w:p w:rsidR="006A7CF7" w:rsidRPr="00F72FC1" w:rsidRDefault="006A7CF7" w:rsidP="006A7CF7">
      <w:pPr>
        <w:pStyle w:val="Geenafstand"/>
        <w:spacing w:line="480" w:lineRule="auto"/>
        <w:jc w:val="both"/>
        <w:rPr>
          <w:rFonts w:ascii="Times New Roman" w:hAnsi="Times New Roman"/>
          <w:sz w:val="20"/>
        </w:rPr>
      </w:pPr>
      <w:r w:rsidRPr="00F72FC1">
        <w:rPr>
          <w:rFonts w:ascii="Times New Roman" w:hAnsi="Times New Roman"/>
          <w:sz w:val="20"/>
        </w:rPr>
        <w:t>Information processing speed</w:t>
      </w:r>
      <w:r>
        <w:rPr>
          <w:rFonts w:ascii="Times New Roman" w:hAnsi="Times New Roman"/>
          <w:sz w:val="20"/>
        </w:rPr>
        <w:t xml:space="preserve">  </w:t>
      </w:r>
      <w:r>
        <w:rPr>
          <w:rFonts w:ascii="Times New Roman" w:hAnsi="Times New Roman"/>
          <w:sz w:val="20"/>
        </w:rPr>
        <w:fldChar w:fldCharType="begin" w:fldLock="1"/>
      </w:r>
      <w:r>
        <w:rPr>
          <w:rFonts w:ascii="Times New Roman" w:hAnsi="Times New Roman"/>
          <w:sz w:val="20"/>
        </w:rPr>
        <w:instrText>ADDIN CSL_CITATION {"citationItems":[{"id":"ITEM-1","itemData":{"DOI":"10.1227/01.NEU.0000249272.64439.B1","ISBN":"0148-396X","ISSN":"0148396X","PMID":"17290178","abstract":"OBJECTIVE: Whether to administer or omit adjuvant whole-brain radiation therapy in conjunction with stereotactic radiosurgery (SRS) in the initial management of patients with one to three newly diagnosed brain metastases is the subject of debate. This report provides data from a pilot study in which neurocognitive function (NCF) was prospectively measured for patients with one to three newly diagnosed brain metastases treated with initial SRS alone.\\n\\nMETHODS: Fifteen patients were prospectively treated with initial SRS alone. Assessment of NCF and magnetic resonance imaging scans were performed.\\n\\nRESULTS: At baseline, 67% of the patients had impairment on one or more tests of NCF. The domains most frequently impaired at baseline were executive function, motor dexterity, and learning/memory with an incidence of 50, 40, and 27% respectively. Brain metastasis volume (.3 cm3) measured at the time of initial SRS treatment was associated with worse performance on a measure of attention (P &lt; 0.05). At 1 month, declines in the learning/memory and motor dexterity domains were most common. In a subgroup of five patients still alive 200 days after enrollment, four patients (80%) demonstrated stable or improved learning/memory, three (60%) demonstrated stable or improved executive function, and three (60%) demonstrated stable or improved motor dexterity relative to their baseline evaluation.\\n\\nCONCLUSION: Although two-thirds of the brain metastasis patients had impaired NCF at baseline, the majority of five long-term survivors had stable or improved NCF performance across executive function, learning/memory, and motor dexterity.","author":[{"dropping-particle":"","family":"Chang","given":"Eric L.","non-dropping-particle":"","parse-names":false,"suffix":""},{"dropping-particle":"","family":"Wefel","given":"Jeffrey S.","non-dropping-particle":"","parse-names":false,"suffix":""},{"dropping-particle":"","family":"Maor","given":"Moshe H.","non-dropping-particle":"","parse-names":false,"suffix":""},{"dropping-particle":"","family":"Hassenbusch","given":"Samuel J.","non-dropping-particle":"","parse-names":false,"suffix":""},{"dropping-particle":"","family":"Mahajan","given":"Anita","non-dropping-particle":"","parse-names":false,"suffix":""},{"dropping-particle":"","family":"Lang","given":"Frederick F.","non-dropping-particle":"","parse-names":false,"suffix":""},{"dropping-particle":"","family":"Woo","given":"Shiao Y.","non-dropping-particle":"","parse-names":false,"suffix":""},{"dropping-particle":"","family":"Mathews","given":"Leni A.","non-dropping-particle":"","parse-names":false,"suffix":""},{"dropping-particle":"","family":"Allen","given":"Pamela K.","non-dropping-particle":"","parse-names":false,"suffix":""},{"dropping-particle":"","family":"Shiu","given":"Almon S.","non-dropping-particle":"","parse-names":false,"suffix":""},{"dropping-particle":"","family":"Meyers","given":"Christina A.","non-dropping-particle":"","parse-names":false,"suffix":""}],"container-title":"Neurosurgery","id":"ITEM-1","issue":"2","issued":{"date-parts":[["2007"]]},"page":"277-283","title":"A pilot study of neurocognitive function in patients with one to three new brain metastases initially treated with stereotactic radiosurgery alone","type":"article-journal","volume":"60"},"uris":["http://www.mendeley.com/documents/?uuid=23c9b9bd-2927-3f62-a7ef-19a2edec9354"]},{"id":"ITEM-2","itemData":{"DOI":"10.1001/jama.2016.9839","ISBN":"6176323479","ISSN":"15383598","PMID":"27458945","abstract":"IMPORTANCE Whole brain radiotherapy (WBRT) significantly improves tumor control in the brain after stereotactic radiosurgery (SRS), yet because of its association with cognitive decline, its role in the treatment of patients with brain metastases remains controversial. OBJECTIVE To determine whether there is less cognitive deterioration at 3 months after SRS alone vs SRS plus WBRT. DESIGN, SETTING, AND PARTICIPANTS At 34 institutions in North America, patients with 1 to 3 brain metastases were randomized to receive SRS or SRS plus WBRT between February 2002 and December 2013. INTERVENTIONS The WBRT dose schedule was 30 Gy in 12 fractions; the SRS dose was 18 to 22 Gy in the SRS plus WBRT group and 20 to 24 Gy for SRS alone. MAIN OUTCOMES AND MEASURES The primary end point was cognitive deterioration (decline &gt;1 SD from baseline on at least 1 cognitive test at 3 months) in participants who completed the baseline and 3-month assessments. Secondary end points included time to intracranial failure, quality of life, functional independence, long-term cognitive status, and overall survival. RESULTS There were 213 randomized participants (SRS alone, n = 111; SRS plus WBRT, n = 102) with a mean age of 60.6 years (SD, 10.5 years); 103 (48%) were women. There was less cognitive deterioration at 3 months after SRS alone (40/63 patients [63.5%]) than when combined with WBRT (44/48 patients [91.7%]; difference, -28.2%; 90% CI, -41.9% to -14.4%; P &lt; .001). Quality of life was higher at 3 months with SRS alone, including overall quality of life (mean change from baseline, -0.1 vs -12.0 points; mean difference, 11.9; 95% CI, 4.8-19.0 points; P = .001). Time to intracranial failure was significantly shorter for SRS alone compared with SRS plus WBRT (hazard ratio, 3.6; 95% CI, 2.2-5.9; P &lt; .001). There was no significant difference in functional independence at 3 months between the treatment groups (mean change from baseline, -1.5 points for SRS alone vs -4.2 points for SRS plus WBRT; mean difference, 2.7 points; 95% CI, -2.0 to 7.4 points; P = .26). Median overall survival was 10.4 months for SRS alone and 7.4 months for SRS plus WBRT (hazard ratio, 1.02; 95% CI, 0.75-1.38; P = .92). For long-term survivors, the incidence of cognitive deterioration was less after SRS alone at 3 months (5/11 [45.5%] vs 16/17 [94.1%]; difference, -48.7%; 95% CI, -87.6% to -9.7%; P = .007) and at 12 months (6/10 [60%] vs 17/18 [94.4%]; difference, -34.4%; 95% CI, -74.4% to 5.5%; P = .04). …","author":[{"dropping-particle":"","family":"Brown","given":"Paul D.","non-dropping-particle":"","parse-names":false,"suffix":""},{"dropping-particle":"","family":"Jaeckle","given":"Kurt","non-dropping-particle":"","parse-names":false,"suffix":""},{"dropping-particle":"V.","family":"Ballman","given":"Karla","non-dropping-particle":"","parse-names":false,"suffix":""},{"dropping-particle":"","family":"Farace","given":"Elana","non-dropping-particle":"","parse-names":false,"suffix":""},{"dropping-particle":"","family":"Cerhan","given":"Jane H.","non-dropping-particle":"","parse-names":false,"suffix":""},{"dropping-particle":"","family":"Keith Anderson","given":"S.","non-dropping-particle":"","parse-names":false,"suffix":""},{"dropping-particle":"","family":"Carrero","given":"Xiomara W.","non-dropping-particle":"","parse-names":false,"suffix":""},{"dropping-particle":"","family":"Barker","given":"Fred G.","non-dropping-particle":"","parse-names":false,"suffix":""},{"dropping-particle":"","family":"Deming","given":"Richard","non-dropping-particle":"","parse-names":false,"suffix":""},{"dropping-particle":"","family":"Burri","given":"Stuart H.","non-dropping-particle":"","parse-names":false,"suffix":""},{"dropping-particle":"","family":"Ménard","given":"Cynthia","non-dropping-particle":"","parse-names":false,"suffix":""},{"dropping-particle":"","family":"Chung","given":"Caroline","non-dropping-particle":"","parse-names":false,"suffix":""},{"dropping-particle":"","family":"Stieber","given":"Volker W.","non-dropping-particle":"","parse-names":false,"suffix":""},{"dropping-particle":"","family":"Pollock","given":"Bruce E.","non-dropping-particle":"","parse-names":false,"suffix":""},{"dropping-particle":"","family":"Galanis","given":"Evanthia","non-dropping-particle":"","parse-names":false,"suffix":""},{"dropping-particle":"","family":"Buckner","given":"Jan C.","non-dropping-particle":"","parse-names":false,"suffix":""},{"dropping-particle":"","family":"Asher","given":"Anthony L.","non-dropping-particle":"","parse-names":false,"suffix":""}],"container-title":"JAMA","id":"ITEM-2","issue":"4","issued":{"date-parts":[["2016"]]},"page":"401-409","title":"Effect of radiosurgery alone vs radiosurgery with whole brain radiation therapy on cognitive function in patients with 1 to 3 brain metastases a randomized clinical trial","type":"article-journal","volume":"316"},"uris":["http://www.mendeley.com/documents/?uuid=1f7229b5-64a7-3fff-9de2-b1f6f0a68ad8"]},{"id":"ITEM-3","itemData":{"DOI":"10.1093/neuonc/nov186","ISBN":"1522-8517","ISSN":"15235866","PMID":"26385615","abstract":"BACKGROUND: Stereotactic radiotherapy (SRT) is expected to have a less detrimental effect on neurocognitive functioning and health-related quality of life (HRQoL) than whole-brain radiotherapy. To evaluate the impact of brain metastases and SRT on neurocognitive functioning and HRQoL, we performed a prospective study. METHODS: Neurocognitive functioning and HRQoL of 97 patients with brain metastases were measured before SRT and 1, 3, and 6 months after SRT. Seven cognitive domains were assessed. HRQoL was assessed with the European Organisation for Research and Treatment of Cancer (EORTC) QLQ-C30 and BN20 questionnaires. Neurocognitive functioning and HRQoL over time were analyzed with linear mixed models and stratified for baseline Karnofsky performance status (KPS), total metastatic volume, and systemic disease. RESULTS: Median overall survival of patients was 7.7 months. Before SRT, neurocognitive domain and HRQoL scores were lower in patients than in healthy controls. At group level, patients worsened in physical functioning and fatigue at 6 months, while other outcome parameters of HRQoL and cognition remained stable. KPS &lt; 90 and tumor volume &gt;12.6 cm(3) were both associated with worse information processing speed and lower HRQoL scores over 6 months time. Intracranial tumor progression was associated with worsening of executive functioning and motor function. CONCLUSIONS: Prior to SRT, neurocognitive functioning and HRQoL are moderately impaired in patients with brain metastases. Lower baseline KPS and larger tumor volume are associated with worse functioning. Over time, SRT does not have an additional detrimental effect on neurocognitive functioning and HRQoL, suggesting that SRT may be preferred over whole-brain radiotherapy.","author":[{"dropping-particle":"","family":"Habets","given":"Esther J.J.","non-dropping-particle":"","parse-names":false,"suffix":""},{"dropping-particle":"","family":"Dirven","given":"Linda","non-dropping-particle":"","parse-names":false,"suffix":""},{"dropping-particle":"","family":"Wiggenraad","given":"Ruud G.","non-dropping-particle":"","parse-names":false,"suffix":""},{"dropping-particle":"","family":"Verbeek-De Kanter","given":"Antoinette","non-dropping-particle":"","parse-names":false,"suffix":""},{"dropping-particle":"","family":"Lycklama À Nijeholt","given":"Geert J.","non-dropping-particle":"","parse-names":false,"suffix":""},{"dropping-particle":"","family":"Zwinkels","given":"Hanneke","non-dropping-particle":"","parse-names":false,"suffix":""},{"dropping-particle":"","family":"Klein","given":"Martin","non-dropping-particle":"","parse-names":false,"suffix":""},{"dropping-particle":"","family":"Taphoorn","given":"Martin J.B.","non-dropping-particle":"","parse-names":false,"suffix":""}],"container-title":"Neuro-Oncology","id":"ITEM-3","issue":"3","issued":{"date-parts":[["2016"]]},"page":"435-444","title":"Neurocognitive functioning and health-related quality of life in patients treated with stereotactic radiotherapy for brain metastases: A prospective study","type":"article-journal","volume":"18"},"uris":["http://www.mendeley.com/documents/?uuid=21b5fc7c-374f-3a70-a580-ca66714a4a88"]}],"mendeley":{"formattedCitation":"[29,30,32]","plainTextFormattedCitation":"[29,30,32]","previouslyFormattedCitation":"(Brown et al., 2016; Chang et al., 2007; Habets et al., 2016)"},"properties":{"noteIndex":0},"schema":"https://github.com/citation-style-language/schema/raw/master/csl-citation.json"}</w:instrText>
      </w:r>
      <w:r>
        <w:rPr>
          <w:rFonts w:ascii="Times New Roman" w:hAnsi="Times New Roman"/>
          <w:sz w:val="20"/>
        </w:rPr>
        <w:fldChar w:fldCharType="separate"/>
      </w:r>
      <w:r w:rsidRPr="00367015">
        <w:rPr>
          <w:rFonts w:ascii="Times New Roman" w:hAnsi="Times New Roman"/>
          <w:noProof/>
          <w:sz w:val="20"/>
        </w:rPr>
        <w:t>[29,30,32]</w:t>
      </w:r>
      <w:r>
        <w:rPr>
          <w:rFonts w:ascii="Times New Roman" w:hAnsi="Times New Roman"/>
          <w:sz w:val="20"/>
        </w:rPr>
        <w:fldChar w:fldCharType="end"/>
      </w:r>
    </w:p>
    <w:p w:rsidR="006A7CF7" w:rsidRDefault="006A7CF7" w:rsidP="006A7CF7">
      <w:pPr>
        <w:pStyle w:val="Geenafstand"/>
        <w:spacing w:line="480" w:lineRule="auto"/>
        <w:jc w:val="both"/>
        <w:rPr>
          <w:rFonts w:ascii="Times New Roman" w:hAnsi="Times New Roman"/>
          <w:sz w:val="20"/>
        </w:rPr>
      </w:pPr>
      <w:r w:rsidRPr="00367015">
        <w:rPr>
          <w:rFonts w:ascii="Times New Roman" w:hAnsi="Times New Roman"/>
          <w:noProof/>
          <w:sz w:val="20"/>
          <w:lang w:val="nl-NL" w:eastAsia="nl-NL"/>
        </w:rPr>
        <w:drawing>
          <wp:inline distT="0" distB="0" distL="0" distR="0">
            <wp:extent cx="4420870" cy="954405"/>
            <wp:effectExtent l="0" t="0" r="0" b="0"/>
            <wp:docPr id="386" name="Afbeelding 386" descr="H:\Mijn documenten\Writing\Tabellen-figuren\Forest plots\SRS\T1I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360" descr="H:\Mijn documenten\Writing\Tabellen-figuren\Forest plots\SRS\T1IPS.png"/>
                    <pic:cNvPicPr>
                      <a:picLocks noChangeAspect="1" noChangeArrowheads="1"/>
                    </pic:cNvPicPr>
                  </pic:nvPicPr>
                  <pic:blipFill>
                    <a:blip r:embed="rId22">
                      <a:extLst>
                        <a:ext uri="{28A0092B-C50C-407E-A947-70E740481C1C}">
                          <a14:useLocalDpi xmlns:a14="http://schemas.microsoft.com/office/drawing/2010/main" val="0"/>
                        </a:ext>
                      </a:extLst>
                    </a:blip>
                    <a:srcRect l="12602" t="34149" r="12393" b="31702"/>
                    <a:stretch>
                      <a:fillRect/>
                    </a:stretch>
                  </pic:blipFill>
                  <pic:spPr bwMode="auto">
                    <a:xfrm>
                      <a:off x="0" y="0"/>
                      <a:ext cx="4420870" cy="954405"/>
                    </a:xfrm>
                    <a:prstGeom prst="rect">
                      <a:avLst/>
                    </a:prstGeom>
                    <a:noFill/>
                    <a:ln>
                      <a:noFill/>
                    </a:ln>
                  </pic:spPr>
                </pic:pic>
              </a:graphicData>
            </a:graphic>
          </wp:inline>
        </w:drawing>
      </w:r>
    </w:p>
    <w:p w:rsidR="006A7CF7" w:rsidRDefault="006A7CF7" w:rsidP="006A7CF7">
      <w:pPr>
        <w:pStyle w:val="Geenafstand"/>
        <w:spacing w:line="480" w:lineRule="auto"/>
        <w:jc w:val="both"/>
        <w:rPr>
          <w:rFonts w:ascii="Times New Roman" w:hAnsi="Times New Roman"/>
          <w:sz w:val="20"/>
        </w:rPr>
      </w:pPr>
    </w:p>
    <w:p w:rsidR="006A7CF7" w:rsidRDefault="006A7CF7" w:rsidP="006A7CF7">
      <w:pPr>
        <w:pStyle w:val="Geenafstand"/>
        <w:spacing w:line="480" w:lineRule="auto"/>
        <w:jc w:val="both"/>
        <w:rPr>
          <w:rFonts w:ascii="Times New Roman" w:hAnsi="Times New Roman"/>
          <w:sz w:val="20"/>
        </w:rPr>
      </w:pPr>
    </w:p>
    <w:p w:rsidR="006A7CF7" w:rsidRPr="00F72FC1" w:rsidRDefault="006A7CF7" w:rsidP="006A7CF7">
      <w:pPr>
        <w:pStyle w:val="Geenafstand"/>
        <w:spacing w:line="480" w:lineRule="auto"/>
        <w:jc w:val="both"/>
        <w:rPr>
          <w:rFonts w:ascii="Times New Roman" w:hAnsi="Times New Roman"/>
          <w:sz w:val="20"/>
        </w:rPr>
      </w:pPr>
      <w:r w:rsidRPr="00F72FC1">
        <w:rPr>
          <w:rFonts w:ascii="Times New Roman" w:hAnsi="Times New Roman"/>
          <w:sz w:val="20"/>
        </w:rPr>
        <w:t>Fine motor coordination</w:t>
      </w:r>
      <w:r>
        <w:rPr>
          <w:rFonts w:ascii="Times New Roman" w:hAnsi="Times New Roman"/>
          <w:sz w:val="20"/>
        </w:rPr>
        <w:t xml:space="preserve"> </w:t>
      </w:r>
      <w:r>
        <w:rPr>
          <w:rFonts w:ascii="Times New Roman" w:hAnsi="Times New Roman"/>
          <w:sz w:val="20"/>
        </w:rPr>
        <w:fldChar w:fldCharType="begin" w:fldLock="1"/>
      </w:r>
      <w:r>
        <w:rPr>
          <w:rFonts w:ascii="Times New Roman" w:hAnsi="Times New Roman"/>
          <w:sz w:val="20"/>
        </w:rPr>
        <w:instrText>ADDIN CSL_CITATION {"citationItems":[{"id":"ITEM-1","itemData":{"DOI":"10.1227/01.NEU.0000249272.64439.B1","ISBN":"0148-396X","ISSN":"0148396X","PMID":"17290178","abstract":"OBJECTIVE: Whether to administer or omit adjuvant whole-brain radiation therapy in conjunction with stereotactic radiosurgery (SRS) in the initial management of patients with one to three newly diagnosed brain metastases is the subject of debate. This report provides data from a pilot study in which neurocognitive function (NCF) was prospectively measured for patients with one to three newly diagnosed brain metastases treated with initial SRS alone.\\n\\nMETHODS: Fifteen patients were prospectively treated with initial SRS alone. Assessment of NCF and magnetic resonance imaging scans were performed.\\n\\nRESULTS: At baseline, 67% of the patients had impairment on one or more tests of NCF. The domains most frequently impaired at baseline were executive function, motor dexterity, and learning/memory with an incidence of 50, 40, and 27% respectively. Brain metastasis volume (.3 cm3) measured at the time of initial SRS treatment was associated with worse performance on a measure of attention (P &lt; 0.05). At 1 month, declines in the learning/memory and motor dexterity domains were most common. In a subgroup of five patients still alive 200 days after enrollment, four patients (80%) demonstrated stable or improved learning/memory, three (60%) demonstrated stable or improved executive function, and three (60%) demonstrated stable or improved motor dexterity relative to their baseline evaluation.\\n\\nCONCLUSION: Although two-thirds of the brain metastasis patients had impaired NCF at baseline, the majority of five long-term survivors had stable or improved NCF performance across executive function, learning/memory, and motor dexterity.","author":[{"dropping-particle":"","family":"Chang","given":"Eric L.","non-dropping-particle":"","parse-names":false,"suffix":""},{"dropping-particle":"","family":"Wefel","given":"Jeffrey S.","non-dropping-particle":"","parse-names":false,"suffix":""},{"dropping-particle":"","family":"Maor","given":"Moshe H.","non-dropping-particle":"","parse-names":false,"suffix":""},{"dropping-particle":"","family":"Hassenbusch","given":"Samuel J.","non-dropping-particle":"","parse-names":false,"suffix":""},{"dropping-particle":"","family":"Mahajan","given":"Anita","non-dropping-particle":"","parse-names":false,"suffix":""},{"dropping-particle":"","family":"Lang","given":"Frederick F.","non-dropping-particle":"","parse-names":false,"suffix":""},{"dropping-particle":"","family":"Woo","given":"Shiao Y.","non-dropping-particle":"","parse-names":false,"suffix":""},{"dropping-particle":"","family":"Mathews","given":"Leni A.","non-dropping-particle":"","parse-names":false,"suffix":""},{"dropping-particle":"","family":"Allen","given":"Pamela K.","non-dropping-particle":"","parse-names":false,"suffix":""},{"dropping-particle":"","family":"Shiu","given":"Almon S.","non-dropping-particle":"","parse-names":false,"suffix":""},{"dropping-particle":"","family":"Meyers","given":"Christina A.","non-dropping-particle":"","parse-names":false,"suffix":""}],"container-title":"Neurosurgery","id":"ITEM-1","issue":"2","issued":{"date-parts":[["2007"]]},"page":"277-283","title":"A pilot study of neurocognitive function in patients with one to three new brain metastases initially treated with stereotactic radiosurgery alone","type":"article-journal","volume":"60"},"uris":["http://www.mendeley.com/documents/?uuid=23c9b9bd-2927-3f62-a7ef-19a2edec9354"]},{"id":"ITEM-2","itemData":{"DOI":"10.1001/jama.2016.9839","ISBN":"6176323479","ISSN":"15383598","PMID":"27458945","abstract":"IMPORTANCE Whole brain radiotherapy (WBRT) significantly improves tumor control in the brain after stereotactic radiosurgery (SRS), yet because of its association with cognitive decline, its role in the treatment of patients with brain metastases remains controversial. OBJECTIVE To determine whether there is less cognitive deterioration at 3 months after SRS alone vs SRS plus WBRT. DESIGN, SETTING, AND PARTICIPANTS At 34 institutions in North America, patients with 1 to 3 brain metastases were randomized to receive SRS or SRS plus WBRT between February 2002 and December 2013. INTERVENTIONS The WBRT dose schedule was 30 Gy in 12 fractions; the SRS dose was 18 to 22 Gy in the SRS plus WBRT group and 20 to 24 Gy for SRS alone. MAIN OUTCOMES AND MEASURES The primary end point was cognitive deterioration (decline &gt;1 SD from baseline on at least 1 cognitive test at 3 months) in participants who completed the baseline and 3-month assessments. Secondary end points included time to intracranial failure, quality of life, functional independence, long-term cognitive status, and overall survival. RESULTS There were 213 randomized participants (SRS alone, n = 111; SRS plus WBRT, n = 102) with a mean age of 60.6 years (SD, 10.5 years); 103 (48%) were women. There was less cognitive deterioration at 3 months after SRS alone (40/63 patients [63.5%]) than when combined with WBRT (44/48 patients [91.7%]; difference, -28.2%; 90% CI, -41.9% to -14.4%; P &lt; .001). Quality of life was higher at 3 months with SRS alone, including overall quality of life (mean change from baseline, -0.1 vs -12.0 points; mean difference, 11.9; 95% CI, 4.8-19.0 points; P = .001). Time to intracranial failure was significantly shorter for SRS alone compared with SRS plus WBRT (hazard ratio, 3.6; 95% CI, 2.2-5.9; P &lt; .001). There was no significant difference in functional independence at 3 months between the treatment groups (mean change from baseline, -1.5 points for SRS alone vs -4.2 points for SRS plus WBRT; mean difference, 2.7 points; 95% CI, -2.0 to 7.4 points; P = .26). Median overall survival was 10.4 months for SRS alone and 7.4 months for SRS plus WBRT (hazard ratio, 1.02; 95% CI, 0.75-1.38; P = .92). For long-term survivors, the incidence of cognitive deterioration was less after SRS alone at 3 months (5/11 [45.5%] vs 16/17 [94.1%]; difference, -48.7%; 95% CI, -87.6% to -9.7%; P = .007) and at 12 months (6/10 [60%] vs 17/18 [94.4%]; difference, -34.4%; 95% CI, -74.4% to 5.5%; P = .04). …","author":[{"dropping-particle":"","family":"Brown","given":"Paul D.","non-dropping-particle":"","parse-names":false,"suffix":""},{"dropping-particle":"","family":"Jaeckle","given":"Kurt","non-dropping-particle":"","parse-names":false,"suffix":""},{"dropping-particle":"V.","family":"Ballman","given":"Karla","non-dropping-particle":"","parse-names":false,"suffix":""},{"dropping-particle":"","family":"Farace","given":"Elana","non-dropping-particle":"","parse-names":false,"suffix":""},{"dropping-particle":"","family":"Cerhan","given":"Jane H.","non-dropping-particle":"","parse-names":false,"suffix":""},{"dropping-particle":"","family":"Keith Anderson","given":"S.","non-dropping-particle":"","parse-names":false,"suffix":""},{"dropping-particle":"","family":"Carrero","given":"Xiomara W.","non-dropping-particle":"","parse-names":false,"suffix":""},{"dropping-particle":"","family":"Barker","given":"Fred G.","non-dropping-particle":"","parse-names":false,"suffix":""},{"dropping-particle":"","family":"Deming","given":"Richard","non-dropping-particle":"","parse-names":false,"suffix":""},{"dropping-particle":"","family":"Burri","given":"Stuart H.","non-dropping-particle":"","parse-names":false,"suffix":""},{"dropping-particle":"","family":"Ménard","given":"Cynthia","non-dropping-particle":"","parse-names":false,"suffix":""},{"dropping-particle":"","family":"Chung","given":"Caroline","non-dropping-particle":"","parse-names":false,"suffix":""},{"dropping-particle":"","family":"Stieber","given":"Volker W.","non-dropping-particle":"","parse-names":false,"suffix":""},{"dropping-particle":"","family":"Pollock","given":"Bruce E.","non-dropping-particle":"","parse-names":false,"suffix":""},{"dropping-particle":"","family":"Galanis","given":"Evanthia","non-dropping-particle":"","parse-names":false,"suffix":""},{"dropping-particle":"","family":"Buckner","given":"Jan C.","non-dropping-particle":"","parse-names":false,"suffix":""},{"dropping-particle":"","family":"Asher","given":"Anthony L.","non-dropping-particle":"","parse-names":false,"suffix":""}],"container-title":"JAMA","id":"ITEM-2","issue":"4","issued":{"date-parts":[["2016"]]},"page":"401-409","title":"Effect of radiosurgery alone vs radiosurgery with whole brain radiation therapy on cognitive function in patients with 1 to 3 brain metastases a randomized clinical trial","type":"article-journal","volume":"316"},"uris":["http://www.mendeley.com/documents/?uuid=1f7229b5-64a7-3fff-9de2-b1f6f0a68ad8"]}],"mendeley":{"formattedCitation":"[29,32]","plainTextFormattedCitation":"[29,32]","previouslyFormattedCitation":"(Brown et al., 2016; Chang et al., 2007)"},"properties":{"noteIndex":0},"schema":"https://github.com/citation-style-language/schema/raw/master/csl-citation.json"}</w:instrText>
      </w:r>
      <w:r>
        <w:rPr>
          <w:rFonts w:ascii="Times New Roman" w:hAnsi="Times New Roman"/>
          <w:sz w:val="20"/>
        </w:rPr>
        <w:fldChar w:fldCharType="separate"/>
      </w:r>
      <w:r w:rsidRPr="00367015">
        <w:rPr>
          <w:rFonts w:ascii="Times New Roman" w:hAnsi="Times New Roman"/>
          <w:noProof/>
          <w:sz w:val="20"/>
        </w:rPr>
        <w:t>[29,32]</w:t>
      </w:r>
      <w:r>
        <w:rPr>
          <w:rFonts w:ascii="Times New Roman" w:hAnsi="Times New Roman"/>
          <w:sz w:val="20"/>
        </w:rPr>
        <w:fldChar w:fldCharType="end"/>
      </w:r>
    </w:p>
    <w:p w:rsidR="006A7CF7" w:rsidRPr="00F72FC1" w:rsidRDefault="006A7CF7" w:rsidP="006A7CF7">
      <w:pPr>
        <w:pStyle w:val="Geenafstand"/>
        <w:spacing w:line="480" w:lineRule="auto"/>
        <w:jc w:val="both"/>
        <w:rPr>
          <w:rFonts w:ascii="Times New Roman" w:hAnsi="Times New Roman"/>
          <w:sz w:val="20"/>
        </w:rPr>
      </w:pPr>
      <w:r w:rsidRPr="00367015">
        <w:rPr>
          <w:rFonts w:ascii="Times New Roman" w:hAnsi="Times New Roman"/>
          <w:noProof/>
          <w:sz w:val="20"/>
          <w:lang w:val="nl-NL" w:eastAsia="nl-NL"/>
        </w:rPr>
        <w:drawing>
          <wp:inline distT="0" distB="0" distL="0" distR="0">
            <wp:extent cx="4357370" cy="898525"/>
            <wp:effectExtent l="0" t="0" r="5080" b="0"/>
            <wp:docPr id="384" name="Afbeelding 384" descr="H:\Mijn documenten\Writing\Tabellen-figuren\Forest plots\SRS\T1FM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361" descr="H:\Mijn documenten\Writing\Tabellen-figuren\Forest plots\SRS\T1FMC.png"/>
                    <pic:cNvPicPr>
                      <a:picLocks noChangeAspect="1" noChangeArrowheads="1"/>
                    </pic:cNvPicPr>
                  </pic:nvPicPr>
                  <pic:blipFill>
                    <a:blip r:embed="rId23">
                      <a:extLst>
                        <a:ext uri="{28A0092B-C50C-407E-A947-70E740481C1C}">
                          <a14:useLocalDpi xmlns:a14="http://schemas.microsoft.com/office/drawing/2010/main" val="0"/>
                        </a:ext>
                      </a:extLst>
                    </a:blip>
                    <a:srcRect l="12999" t="35367" r="11592" b="33739"/>
                    <a:stretch>
                      <a:fillRect/>
                    </a:stretch>
                  </pic:blipFill>
                  <pic:spPr bwMode="auto">
                    <a:xfrm>
                      <a:off x="0" y="0"/>
                      <a:ext cx="4357370" cy="898525"/>
                    </a:xfrm>
                    <a:prstGeom prst="rect">
                      <a:avLst/>
                    </a:prstGeom>
                    <a:noFill/>
                    <a:ln>
                      <a:noFill/>
                    </a:ln>
                  </pic:spPr>
                </pic:pic>
              </a:graphicData>
            </a:graphic>
          </wp:inline>
        </w:drawing>
      </w:r>
    </w:p>
    <w:p w:rsidR="006A7CF7" w:rsidRPr="00367015" w:rsidRDefault="006A7CF7" w:rsidP="006A7CF7">
      <w:pPr>
        <w:pStyle w:val="Geenafstand"/>
        <w:spacing w:line="480" w:lineRule="auto"/>
        <w:jc w:val="both"/>
        <w:rPr>
          <w:rFonts w:ascii="Times New Roman" w:hAnsi="Times New Roman"/>
          <w:sz w:val="20"/>
        </w:rPr>
      </w:pPr>
      <w:r w:rsidRPr="00F72FC1">
        <w:rPr>
          <w:rFonts w:ascii="Times New Roman" w:hAnsi="Times New Roman"/>
          <w:sz w:val="20"/>
        </w:rPr>
        <w:t>Attention</w:t>
      </w:r>
      <w:r>
        <w:rPr>
          <w:rFonts w:ascii="Times New Roman" w:hAnsi="Times New Roman"/>
          <w:sz w:val="20"/>
        </w:rPr>
        <w:t xml:space="preserve"> </w:t>
      </w:r>
      <w:r>
        <w:rPr>
          <w:rFonts w:ascii="Times New Roman" w:hAnsi="Times New Roman"/>
          <w:sz w:val="20"/>
        </w:rPr>
        <w:fldChar w:fldCharType="begin" w:fldLock="1"/>
      </w:r>
      <w:r>
        <w:rPr>
          <w:rFonts w:ascii="Times New Roman" w:hAnsi="Times New Roman"/>
          <w:sz w:val="20"/>
        </w:rPr>
        <w:instrText>ADDIN CSL_CITATION {"citationItems":[{"id":"ITEM-1","itemData":{"DOI":"10.1227/01.NEU.0000249272.64439.B1","ISBN":"0148-396X","ISSN":"0148396X","PMID":"17290178","abstract":"OBJECTIVE: Whether to administer or omit adjuvant whole-brain radiation therapy in conjunction with stereotactic radiosurgery (SRS) in the initial management of patients with one to three newly diagnosed brain metastases is the subject of debate. This report provides data from a pilot study in which neurocognitive function (NCF) was prospectively measured for patients with one to three newly diagnosed brain metastases treated with initial SRS alone.\\n\\nMETHODS: Fifteen patients were prospectively treated with initial SRS alone. Assessment of NCF and magnetic resonance imaging scans were performed.\\n\\nRESULTS: At baseline, 67% of the patients had impairment on one or more tests of NCF. The domains most frequently impaired at baseline were executive function, motor dexterity, and learning/memory with an incidence of 50, 40, and 27% respectively. Brain metastasis volume (.3 cm3) measured at the time of initial SRS treatment was associated with worse performance on a measure of attention (P &lt; 0.05). At 1 month, declines in the learning/memory and motor dexterity domains were most common. In a subgroup of five patients still alive 200 days after enrollment, four patients (80%) demonstrated stable or improved learning/memory, three (60%) demonstrated stable or improved executive function, and three (60%) demonstrated stable or improved motor dexterity relative to their baseline evaluation.\\n\\nCONCLUSION: Although two-thirds of the brain metastasis patients had impaired NCF at baseline, the majority of five long-term survivors had stable or improved NCF performance across executive function, learning/memory, and motor dexterity.","author":[{"dropping-particle":"","family":"Chang","given":"Eric L.","non-dropping-particle":"","parse-names":false,"suffix":""},{"dropping-particle":"","family":"Wefel","given":"Jeffrey S.","non-dropping-particle":"","parse-names":false,"suffix":""},{"dropping-particle":"","family":"Maor","given":"Moshe H.","non-dropping-particle":"","parse-names":false,"suffix":""},{"dropping-particle":"","family":"Hassenbusch","given":"Samuel J.","non-dropping-particle":"","parse-names":false,"suffix":""},{"dropping-particle":"","family":"Mahajan","given":"Anita","non-dropping-particle":"","parse-names":false,"suffix":""},{"dropping-particle":"","family":"Lang","given":"Frederick F.","non-dropping-particle":"","parse-names":false,"suffix":""},{"dropping-particle":"","family":"Woo","given":"Shiao Y.","non-dropping-particle":"","parse-names":false,"suffix":""},{"dropping-particle":"","family":"Mathews","given":"Leni A.","non-dropping-particle":"","parse-names":false,"suffix":""},{"dropping-particle":"","family":"Allen","given":"Pamela K.","non-dropping-particle":"","parse-names":false,"suffix":""},{"dropping-particle":"","family":"Shiu","given":"Almon S.","non-dropping-particle":"","parse-names":false,"suffix":""},{"dropping-particle":"","family":"Meyers","given":"Christina A.","non-dropping-particle":"","parse-names":false,"suffix":""}],"container-title":"Neurosurgery","id":"ITEM-1","issue":"2","issued":{"date-parts":[["2007"]]},"page":"277-283","title":"A pilot study of neurocognitive function in patients with one to three new brain metastases initially treated with stereotactic radiosurgery alone","type":"article-journal","volume":"60"},"uris":["http://www.mendeley.com/documents/?uuid=23c9b9bd-2927-3f62-a7ef-19a2edec9354"]},{"id":"ITEM-2","itemData":{"DOI":"10.1093/neuonc/nov186","ISBN":"1522-8517","ISSN":"15235866","PMID":"26385615","abstract":"BACKGROUND: Stereotactic radiotherapy (SRT) is expected to have a less detrimental effect on neurocognitive functioning and health-related quality of life (HRQoL) than whole-brain radiotherapy. To evaluate the impact of brain metastases and SRT on neurocognitive functioning and HRQoL, we performed a prospective study. METHODS: Neurocognitive functioning and HRQoL of 97 patients with brain metastases were measured before SRT and 1, 3, and 6 months after SRT. Seven cognitive domains were assessed. HRQoL was assessed with the European Organisation for Research and Treatment of Cancer (EORTC) QLQ-C30 and BN20 questionnaires. Neurocognitive functioning and HRQoL over time were analyzed with linear mixed models and stratified for baseline Karnofsky performance status (KPS), total metastatic volume, and systemic disease. RESULTS: Median overall survival of patients was 7.7 months. Before SRT, neurocognitive domain and HRQoL scores were lower in patients than in healthy controls. At group level, patients worsened in physical functioning and fatigue at 6 months, while other outcome parameters of HRQoL and cognition remained stable. KPS &lt; 90 and tumor volume &gt;12.6 cm(3) were both associated with worse information processing speed and lower HRQoL scores over 6 months time. Intracranial tumor progression was associated with worsening of executive functioning and motor function. CONCLUSIONS: Prior to SRT, neurocognitive functioning and HRQoL are moderately impaired in patients with brain metastases. Lower baseline KPS and larger tumor volume are associated with worse functioning. Over time, SRT does not have an additional detrimental effect on neurocognitive functioning and HRQoL, suggesting that SRT may be preferred over whole-brain radiotherapy.","author":[{"dropping-particle":"","family":"Habets","given":"Esther J.J.","non-dropping-particle":"","parse-names":false,"suffix":""},{"dropping-particle":"","family":"Dirven","given":"Linda","non-dropping-particle":"","parse-names":false,"suffix":""},{"dropping-particle":"","family":"Wiggenraad","given":"Ruud G.","non-dropping-particle":"","parse-names":false,"suffix":""},{"dropping-particle":"","family":"Verbeek-De Kanter","given":"Antoinette","non-dropping-particle":"","parse-names":false,"suffix":""},{"dropping-particle":"","family":"Lycklama À Nijeholt","given":"Geert J.","non-dropping-particle":"","parse-names":false,"suffix":""},{"dropping-particle":"","family":"Zwinkels","given":"Hanneke","non-dropping-particle":"","parse-names":false,"suffix":""},{"dropping-particle":"","family":"Klein","given":"Martin","non-dropping-particle":"","parse-names":false,"suffix":""},{"dropping-particle":"","family":"Taphoorn","given":"Martin J.B.","non-dropping-particle":"","parse-names":false,"suffix":""}],"container-title":"Neuro-Oncology","id":"ITEM-2","issue":"3","issued":{"date-parts":[["2016"]]},"page":"435-444","title":"Neurocognitive functioning and health-related quality of life in patients treated with stereotactic radiotherapy for brain metastases: A prospective study","type":"article-journal","volume":"18"},"uris":["http://www.mendeley.com/documents/?uuid=21b5fc7c-374f-3a70-a580-ca66714a4a88"]}],"mendeley":{"formattedCitation":"[29,30]","plainTextFormattedCitation":"[29,30]","previouslyFormattedCitation":"(Chang et al., 2007; Habets et al., 2016)"},"properties":{"noteIndex":0},"schema":"https://github.com/citation-style-language/schema/raw/master/csl-citation.json"}</w:instrText>
      </w:r>
      <w:r>
        <w:rPr>
          <w:rFonts w:ascii="Times New Roman" w:hAnsi="Times New Roman"/>
          <w:sz w:val="20"/>
        </w:rPr>
        <w:fldChar w:fldCharType="separate"/>
      </w:r>
      <w:r w:rsidRPr="00367015">
        <w:rPr>
          <w:rFonts w:ascii="Times New Roman" w:hAnsi="Times New Roman"/>
          <w:noProof/>
          <w:sz w:val="20"/>
        </w:rPr>
        <w:t>[29,30]</w:t>
      </w:r>
      <w:r>
        <w:rPr>
          <w:rFonts w:ascii="Times New Roman" w:hAnsi="Times New Roman"/>
          <w:sz w:val="20"/>
        </w:rPr>
        <w:fldChar w:fldCharType="end"/>
      </w:r>
    </w:p>
    <w:p w:rsidR="006A7CF7" w:rsidRPr="00367015" w:rsidRDefault="006A7CF7" w:rsidP="006A7CF7">
      <w:pPr>
        <w:pStyle w:val="Geenafstand"/>
        <w:spacing w:line="480" w:lineRule="auto"/>
        <w:jc w:val="both"/>
        <w:rPr>
          <w:rFonts w:ascii="Times New Roman" w:hAnsi="Times New Roman"/>
          <w:sz w:val="20"/>
        </w:rPr>
      </w:pPr>
      <w:r w:rsidRPr="00367015">
        <w:rPr>
          <w:rFonts w:ascii="Times New Roman" w:hAnsi="Times New Roman"/>
          <w:noProof/>
          <w:sz w:val="20"/>
          <w:lang w:val="nl-NL" w:eastAsia="nl-NL"/>
        </w:rPr>
        <w:drawing>
          <wp:inline distT="0" distB="0" distL="0" distR="0">
            <wp:extent cx="4420870" cy="835025"/>
            <wp:effectExtent l="0" t="0" r="0" b="3175"/>
            <wp:docPr id="383" name="Afbeelding 383" descr="H:\Mijn documenten\Writing\Tabellen-figuren\Forest plots\SRS\T1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362" descr="H:\Mijn documenten\Writing\Tabellen-figuren\Forest plots\SRS\T1AT.png"/>
                    <pic:cNvPicPr>
                      <a:picLocks noChangeAspect="1" noChangeArrowheads="1"/>
                    </pic:cNvPicPr>
                  </pic:nvPicPr>
                  <pic:blipFill>
                    <a:blip r:embed="rId24">
                      <a:extLst>
                        <a:ext uri="{28A0092B-C50C-407E-A947-70E740481C1C}">
                          <a14:useLocalDpi xmlns:a14="http://schemas.microsoft.com/office/drawing/2010/main" val="0"/>
                        </a:ext>
                      </a:extLst>
                    </a:blip>
                    <a:srcRect l="12804" t="36993" r="12192" b="32521"/>
                    <a:stretch>
                      <a:fillRect/>
                    </a:stretch>
                  </pic:blipFill>
                  <pic:spPr bwMode="auto">
                    <a:xfrm>
                      <a:off x="0" y="0"/>
                      <a:ext cx="4420870" cy="835025"/>
                    </a:xfrm>
                    <a:prstGeom prst="rect">
                      <a:avLst/>
                    </a:prstGeom>
                    <a:noFill/>
                    <a:ln>
                      <a:noFill/>
                    </a:ln>
                  </pic:spPr>
                </pic:pic>
              </a:graphicData>
            </a:graphic>
          </wp:inline>
        </w:drawing>
      </w:r>
    </w:p>
    <w:p w:rsidR="006A7CF7" w:rsidRPr="00367015" w:rsidRDefault="006A7CF7" w:rsidP="006A7CF7">
      <w:pPr>
        <w:pStyle w:val="Geenafstand"/>
        <w:spacing w:line="480" w:lineRule="auto"/>
        <w:jc w:val="both"/>
        <w:rPr>
          <w:rFonts w:ascii="Times New Roman" w:hAnsi="Times New Roman"/>
          <w:sz w:val="20"/>
        </w:rPr>
      </w:pPr>
      <w:r w:rsidRPr="00367015">
        <w:rPr>
          <w:rFonts w:ascii="Times New Roman" w:hAnsi="Times New Roman"/>
          <w:sz w:val="20"/>
        </w:rPr>
        <w:t xml:space="preserve">Visual memory and visuoconstruction </w:t>
      </w:r>
      <w:r>
        <w:rPr>
          <w:rFonts w:ascii="Times New Roman" w:hAnsi="Times New Roman"/>
          <w:sz w:val="20"/>
        </w:rPr>
        <w:fldChar w:fldCharType="begin" w:fldLock="1"/>
      </w:r>
      <w:r>
        <w:rPr>
          <w:rFonts w:ascii="Times New Roman" w:hAnsi="Times New Roman"/>
          <w:sz w:val="20"/>
        </w:rPr>
        <w:instrText>ADDIN CSL_CITATION {"citationItems":[{"id":"ITEM-1","itemData":{"DOI":"10.1093/neuonc/nov186","ISBN":"1522-8517","ISSN":"15235866","PMID":"26385615","abstract":"BACKGROUND: Stereotactic radiotherapy (SRT) is expected to have a less detrimental effect on neurocognitive functioning and health-related quality of life (HRQoL) than whole-brain radiotherapy. To evaluate the impact of brain metastases and SRT on neurocognitive functioning and HRQoL, we performed a prospective study. METHODS: Neurocognitive functioning and HRQoL of 97 patients with brain metastases were measured before SRT and 1, 3, and 6 months after SRT. Seven cognitive domains were assessed. HRQoL was assessed with the European Organisation for Research and Treatment of Cancer (EORTC) QLQ-C30 and BN20 questionnaires. Neurocognitive functioning and HRQoL over time were analyzed with linear mixed models and stratified for baseline Karnofsky performance status (KPS), total metastatic volume, and systemic disease. RESULTS: Median overall survival of patients was 7.7 months. Before SRT, neurocognitive domain and HRQoL scores were lower in patients than in healthy controls. At group level, patients worsened in physical functioning and fatigue at 6 months, while other outcome parameters of HRQoL and cognition remained stable. KPS &lt; 90 and tumor volume &gt;12.6 cm(3) were both associated with worse information processing speed and lower HRQoL scores over 6 months time. Intracranial tumor progression was associated with worsening of executive functioning and motor function. CONCLUSIONS: Prior to SRT, neurocognitive functioning and HRQoL are moderately impaired in patients with brain metastases. Lower baseline KPS and larger tumor volume are associated with worse functioning. Over time, SRT does not have an additional detrimental effect on neurocognitive functioning and HRQoL, suggesting that SRT may be preferred over whole-brain radiotherapy.","author":[{"dropping-particle":"","family":"Habets","given":"Esther J.J.","non-dropping-particle":"","parse-names":false,"suffix":""},{"dropping-particle":"","family":"Dirven","given":"Linda","non-dropping-particle":"","parse-names":false,"suffix":""},{"dropping-particle":"","family":"Wiggenraad","given":"Ruud G.","non-dropping-particle":"","parse-names":false,"suffix":""},{"dropping-particle":"","family":"Verbeek-De Kanter","given":"Antoinette","non-dropping-particle":"","parse-names":false,"suffix":""},{"dropping-particle":"","family":"Lycklama À Nijeholt","given":"Geert J.","non-dropping-particle":"","parse-names":false,"suffix":""},{"dropping-particle":"","family":"Zwinkels","given":"Hanneke","non-dropping-particle":"","parse-names":false,"suffix":""},{"dropping-particle":"","family":"Klein","given":"Martin","non-dropping-particle":"","parse-names":false,"suffix":""},{"dropping-particle":"","family":"Taphoorn","given":"Martin J.B.","non-dropping-particle":"","parse-names":false,"suffix":""}],"container-title":"Neuro-Oncology","id":"ITEM-1","issue":"3","issued":{"date-parts":[["2016"]]},"page":"435-444","title":"Neurocognitive functioning and health-related quality of life in patients treated with stereotactic radiotherapy for brain metastases: A prospective study","type":"article-journal","volume":"18"},"uris":["http://www.mendeley.com/documents/?uuid=21b5fc7c-374f-3a70-a580-ca66714a4a88"]}],"mendeley":{"formattedCitation":"[30]","plainTextFormattedCitation":"[30]","previouslyFormattedCitation":"(Habets et al., 2016)"},"properties":{"noteIndex":0},"schema":"https://github.com/citation-style-language/schema/raw/master/csl-citation.json"}</w:instrText>
      </w:r>
      <w:r>
        <w:rPr>
          <w:rFonts w:ascii="Times New Roman" w:hAnsi="Times New Roman"/>
          <w:sz w:val="20"/>
        </w:rPr>
        <w:fldChar w:fldCharType="separate"/>
      </w:r>
      <w:r w:rsidRPr="00367015">
        <w:rPr>
          <w:rFonts w:ascii="Times New Roman" w:hAnsi="Times New Roman"/>
          <w:noProof/>
          <w:sz w:val="20"/>
        </w:rPr>
        <w:t>[30]</w:t>
      </w:r>
      <w:r>
        <w:rPr>
          <w:rFonts w:ascii="Times New Roman" w:hAnsi="Times New Roman"/>
          <w:sz w:val="20"/>
        </w:rPr>
        <w:fldChar w:fldCharType="end"/>
      </w:r>
    </w:p>
    <w:p w:rsidR="006A7CF7" w:rsidRPr="00F72FC1" w:rsidRDefault="006A7CF7" w:rsidP="006A7CF7">
      <w:pPr>
        <w:spacing w:line="360" w:lineRule="auto"/>
        <w:rPr>
          <w:rFonts w:ascii="Segoe UI" w:eastAsia="Times New Roman" w:hAnsi="Segoe UI" w:cs="Times New Roman"/>
        </w:rPr>
      </w:pPr>
      <w:r w:rsidRPr="00367015">
        <w:rPr>
          <w:rFonts w:ascii="Times New Roman" w:eastAsia="Times New Roman" w:hAnsi="Times New Roman"/>
          <w:noProof/>
          <w:sz w:val="20"/>
          <w:lang w:val="nl-NL" w:eastAsia="nl-NL"/>
        </w:rPr>
        <w:drawing>
          <wp:inline distT="0" distB="0" distL="0" distR="0">
            <wp:extent cx="3411220" cy="636270"/>
            <wp:effectExtent l="0" t="0" r="0" b="0"/>
            <wp:docPr id="382" name="Afbeelding 382" descr="H:\Mijn documenten\Writing\Tabellen-figuren\Forest plots\SRS\T1VMV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363" descr="H:\Mijn documenten\Writing\Tabellen-figuren\Forest plots\SRS\T1VMVC.png"/>
                    <pic:cNvPicPr>
                      <a:picLocks noChangeAspect="1" noChangeArrowheads="1"/>
                    </pic:cNvPicPr>
                  </pic:nvPicPr>
                  <pic:blipFill>
                    <a:blip r:embed="rId25">
                      <a:extLst>
                        <a:ext uri="{28A0092B-C50C-407E-A947-70E740481C1C}">
                          <a14:useLocalDpi xmlns:a14="http://schemas.microsoft.com/office/drawing/2010/main" val="0"/>
                        </a:ext>
                      </a:extLst>
                    </a:blip>
                    <a:srcRect l="20805" t="41466" r="20193" b="36174"/>
                    <a:stretch>
                      <a:fillRect/>
                    </a:stretch>
                  </pic:blipFill>
                  <pic:spPr bwMode="auto">
                    <a:xfrm>
                      <a:off x="0" y="0"/>
                      <a:ext cx="3411220" cy="636270"/>
                    </a:xfrm>
                    <a:prstGeom prst="rect">
                      <a:avLst/>
                    </a:prstGeom>
                    <a:noFill/>
                    <a:ln>
                      <a:noFill/>
                    </a:ln>
                  </pic:spPr>
                </pic:pic>
              </a:graphicData>
            </a:graphic>
          </wp:inline>
        </w:drawing>
      </w:r>
    </w:p>
    <w:p w:rsidR="006A7CF7" w:rsidRPr="00F72FC1" w:rsidRDefault="006A7CF7" w:rsidP="006A7CF7">
      <w:pPr>
        <w:pStyle w:val="Kop3"/>
        <w:spacing w:before="240" w:line="480" w:lineRule="auto"/>
        <w:ind w:firstLine="720"/>
        <w:rPr>
          <w:rFonts w:ascii="Times New Roman" w:hAnsi="Times New Roman"/>
          <w:b w:val="0"/>
          <w:color w:val="auto"/>
          <w:sz w:val="20"/>
          <w:szCs w:val="20"/>
          <w:u w:val="single"/>
          <w:lang w:val="en-US"/>
        </w:rPr>
      </w:pPr>
      <w:r w:rsidRPr="00F72FC1">
        <w:rPr>
          <w:rFonts w:ascii="Times New Roman" w:hAnsi="Times New Roman"/>
          <w:b w:val="0"/>
          <w:color w:val="auto"/>
          <w:sz w:val="20"/>
          <w:szCs w:val="20"/>
          <w:u w:val="single"/>
          <w:lang w:val="en-US"/>
        </w:rPr>
        <w:t>Mid-term follow-up</w:t>
      </w:r>
    </w:p>
    <w:p w:rsidR="006A7CF7" w:rsidRDefault="006A7CF7" w:rsidP="006A7CF7">
      <w:pPr>
        <w:pStyle w:val="Geenafstand"/>
        <w:spacing w:line="480" w:lineRule="auto"/>
        <w:jc w:val="both"/>
        <w:rPr>
          <w:rFonts w:ascii="Times New Roman" w:hAnsi="Times New Roman"/>
          <w:sz w:val="20"/>
        </w:rPr>
      </w:pPr>
      <w:r w:rsidRPr="00367015">
        <w:rPr>
          <w:rFonts w:ascii="Times New Roman" w:hAnsi="Times New Roman"/>
          <w:sz w:val="20"/>
        </w:rPr>
        <w:t xml:space="preserve">Learning and memory </w:t>
      </w:r>
      <w:r>
        <w:rPr>
          <w:rFonts w:ascii="Times New Roman" w:hAnsi="Times New Roman"/>
          <w:sz w:val="20"/>
        </w:rPr>
        <w:fldChar w:fldCharType="begin" w:fldLock="1"/>
      </w:r>
      <w:r>
        <w:rPr>
          <w:rFonts w:ascii="Times New Roman" w:hAnsi="Times New Roman"/>
          <w:sz w:val="20"/>
        </w:rPr>
        <w:instrText>ADDIN CSL_CITATION {"citationItems":[{"id":"ITEM-1","itemData":{"DOI":"10.1227/01.NEU.0000249272.64439.B1","ISBN":"0148-396X","ISSN":"0148396X","PMID":"17290178","abstract":"OBJECTIVE: Whether to administer or omit adjuvant whole-brain radiation therapy in conjunction with stereotactic radiosurgery (SRS) in the initial management of patients with one to three newly diagnosed brain metastases is the subject of debate. This report provides data from a pilot study in which neurocognitive function (NCF) was prospectively measured for patients with one to three newly diagnosed brain metastases treated with initial SRS alone.\\n\\nMETHODS: Fifteen patients were prospectively treated with initial SRS alone. Assessment of NCF and magnetic resonance imaging scans were performed.\\n\\nRESULTS: At baseline, 67% of the patients had impairment on one or more tests of NCF. The domains most frequently impaired at baseline were executive function, motor dexterity, and learning/memory with an incidence of 50, 40, and 27% respectively. Brain metastasis volume (.3 cm3) measured at the time of initial SRS treatment was associated with worse performance on a measure of attention (P &lt; 0.05). At 1 month, declines in the learning/memory and motor dexterity domains were most common. In a subgroup of five patients still alive 200 days after enrollment, four patients (80%) demonstrated stable or improved learning/memory, three (60%) demonstrated stable or improved executive function, and three (60%) demonstrated stable or improved motor dexterity relative to their baseline evaluation.\\n\\nCONCLUSION: Although two-thirds of the brain metastasis patients had impaired NCF at baseline, the majority of five long-term survivors had stable or improved NCF performance across executive function, learning/memory, and motor dexterity.","author":[{"dropping-particle":"","family":"Chang","given":"Eric L.","non-dropping-particle":"","parse-names":false,"suffix":""},{"dropping-particle":"","family":"Wefel","given":"Jeffrey S.","non-dropping-particle":"","parse-names":false,"suffix":""},{"dropping-particle":"","family":"Maor","given":"Moshe H.","non-dropping-particle":"","parse-names":false,"suffix":""},{"dropping-particle":"","family":"Hassenbusch","given":"Samuel J.","non-dropping-particle":"","parse-names":false,"suffix":""},{"dropping-particle":"","family":"Mahajan","given":"Anita","non-dropping-particle":"","parse-names":false,"suffix":""},{"dropping-particle":"","family":"Lang","given":"Frederick F.","non-dropping-particle":"","parse-names":false,"suffix":""},{"dropping-particle":"","family":"Woo","given":"Shiao Y.","non-dropping-particle":"","parse-names":false,"suffix":""},{"dropping-particle":"","family":"Mathews","given":"Leni A.","non-dropping-particle":"","parse-names":false,"suffix":""},{"dropping-particle":"","family":"Allen","given":"Pamela K.","non-dropping-particle":"","parse-names":false,"suffix":""},{"dropping-particle":"","family":"Shiu","given":"Almon S.","non-dropping-particle":"","parse-names":false,"suffix":""},{"dropping-particle":"","family":"Meyers","given":"Christina A.","non-dropping-particle":"","parse-names":false,"suffix":""}],"container-title":"Neurosurgery","id":"ITEM-1","issue":"2","issued":{"date-parts":[["2007"]]},"page":"277-283","title":"A pilot study of neurocognitive function in patients with one to three new brain metastases initially treated with stereotactic radiosurgery alone","type":"article-journal","volume":"60"},"uris":["http://www.mendeley.com/documents/?uuid=23c9b9bd-2927-3f62-a7ef-19a2edec9354"]},{"id":"ITEM-2","itemData":{"DOI":"10.1001/jama.2016.9839","ISBN":"6176323479","ISSN":"15383598","PMID":"27458945","abstract":"IMPORTANCE Whole brain radiotherapy (WBRT) significantly improves tumor control in the brain after stereotactic radiosurgery (SRS), yet because of its association with cognitive decline, its role in the treatment of patients with brain metastases remains controversial. OBJECTIVE To determine whether there is less cognitive deterioration at 3 months after SRS alone vs SRS plus WBRT. DESIGN, SETTING, AND PARTICIPANTS At 34 institutions in North America, patients with 1 to 3 brain metastases were randomized to receive SRS or SRS plus WBRT between February 2002 and December 2013. INTERVENTIONS The WBRT dose schedule was 30 Gy in 12 fractions; the SRS dose was 18 to 22 Gy in the SRS plus WBRT group and 20 to 24 Gy for SRS alone. MAIN OUTCOMES AND MEASURES The primary end point was cognitive deterioration (decline &gt;1 SD from baseline on at least 1 cognitive test at 3 months) in participants who completed the baseline and 3-month assessments. Secondary end points included time to intracranial failure, quality of life, functional independence, long-term cognitive status, and overall survival. RESULTS There were 213 randomized participants (SRS alone, n = 111; SRS plus WBRT, n = 102) with a mean age of 60.6 years (SD, 10.5 years); 103 (48%) were women. There was less cognitive deterioration at 3 months after SRS alone (40/63 patients [63.5%]) than when combined with WBRT (44/48 patients [91.7%]; difference, -28.2%; 90% CI, -41.9% to -14.4%; P &lt; .001). Quality of life was higher at 3 months with SRS alone, including overall quality of life (mean change from baseline, -0.1 vs -12.0 points; mean difference, 11.9; 95% CI, 4.8-19.0 points; P = .001). Time to intracranial failure was significantly shorter for SRS alone compared with SRS plus WBRT (hazard ratio, 3.6; 95% CI, 2.2-5.9; P &lt; .001). There was no significant difference in functional independence at 3 months between the treatment groups (mean change from baseline, -1.5 points for SRS alone vs -4.2 points for SRS plus WBRT; mean difference, 2.7 points; 95% CI, -2.0 to 7.4 points; P = .26). Median overall survival was 10.4 months for SRS alone and 7.4 months for SRS plus WBRT (hazard ratio, 1.02; 95% CI, 0.75-1.38; P = .92). For long-term survivors, the incidence of cognitive deterioration was less after SRS alone at 3 months (5/11 [45.5%] vs 16/17 [94.1%]; difference, -48.7%; 95% CI, -87.6% to -9.7%; P = .007) and at 12 months (6/10 [60%] vs 17/18 [94.4%]; difference, -34.4%; 95% CI, -74.4% to 5.5%; P = .04). …","author":[{"dropping-particle":"","family":"Brown","given":"Paul D.","non-dropping-particle":"","parse-names":false,"suffix":""},{"dropping-particle":"","family":"Jaeckle","given":"Kurt","non-dropping-particle":"","parse-names":false,"suffix":""},{"dropping-particle":"V.","family":"Ballman","given":"Karla","non-dropping-particle":"","parse-names":false,"suffix":""},{"dropping-particle":"","family":"Farace","given":"Elana","non-dropping-particle":"","parse-names":false,"suffix":""},{"dropping-particle":"","family":"Cerhan","given":"Jane H.","non-dropping-particle":"","parse-names":false,"suffix":""},{"dropping-particle":"","family":"Keith Anderson","given":"S.","non-dropping-particle":"","parse-names":false,"suffix":""},{"dropping-particle":"","family":"Carrero","given":"Xiomara W.","non-dropping-particle":"","parse-names":false,"suffix":""},{"dropping-particle":"","family":"Barker","given":"Fred G.","non-dropping-particle":"","parse-names":false,"suffix":""},{"dropping-particle":"","family":"Deming","given":"Richard","non-dropping-particle":"","parse-names":false,"suffix":""},{"dropping-particle":"","family":"Burri","given":"Stuart H.","non-dropping-particle":"","parse-names":false,"suffix":""},{"dropping-particle":"","family":"Ménard","given":"Cynthia","non-dropping-particle":"","parse-names":false,"suffix":""},{"dropping-particle":"","family":"Chung","given":"Caroline","non-dropping-particle":"","parse-names":false,"suffix":""},{"dropping-particle":"","family":"Stieber","given":"Volker W.","non-dropping-particle":"","parse-names":false,"suffix":""},{"dropping-particle":"","family":"Pollock","given":"Bruce E.","non-dropping-particle":"","parse-names":false,"suffix":""},{"dropping-particle":"","family":"Galanis","given":"Evanthia","non-dropping-particle":"","parse-names":false,"suffix":""},{"dropping-particle":"","family":"Buckner","given":"Jan C.","non-dropping-particle":"","parse-names":false,"suffix":""},{"dropping-particle":"","family":"Asher","given":"Anthony L.","non-dropping-particle":"","parse-names":false,"suffix":""}],"container-title":"JAMA","id":"ITEM-2","issue":"4","issued":{"date-parts":[["2016"]]},"page":"401-409","title":"Effect of radiosurgery alone vs radiosurgery with whole brain radiation therapy on cognitive function in patients with 1 to 3 brain metastases a randomized clinical trial","type":"article-journal","volume":"316"},"uris":["http://www.mendeley.com/documents/?uuid=1f7229b5-64a7-3fff-9de2-b1f6f0a68ad8"]},{"id":"ITEM-3","itemData":{"DOI":"10.1093/neuonc/nov186","ISBN":"1522-8517","ISSN":"15235866","PMID":"26385615","abstract":"BACKGROUND: Stereotactic radiotherapy (SRT) is expected to have a less detrimental effect on neurocognitive functioning and health-related quality of life (HRQoL) than whole-brain radiotherapy. To evaluate the impact of brain metastases and SRT on neurocognitive functioning and HRQoL, we performed a prospective study. METHODS: Neurocognitive functioning and HRQoL of 97 patients with brain metastases were measured before SRT and 1, 3, and 6 months after SRT. Seven cognitive domains were assessed. HRQoL was assessed with the European Organisation for Research and Treatment of Cancer (EORTC) QLQ-C30 and BN20 questionnaires. Neurocognitive functioning and HRQoL over time were analyzed with linear mixed models and stratified for baseline Karnofsky performance status (KPS), total metastatic volume, and systemic disease. RESULTS: Median overall survival of patients was 7.7 months. Before SRT, neurocognitive domain and HRQoL scores were lower in patients than in healthy controls. At group level, patients worsened in physical functioning and fatigue at 6 months, while other outcome parameters of HRQoL and cognition remained stable. KPS &lt; 90 and tumor volume &gt;12.6 cm(3) were both associated with worse information processing speed and lower HRQoL scores over 6 months time. Intracranial tumor progression was associated with worsening of executive functioning and motor function. CONCLUSIONS: Prior to SRT, neurocognitive functioning and HRQoL are moderately impaired in patients with brain metastases. Lower baseline KPS and larger tumor volume are associated with worse functioning. Over time, SRT does not have an additional detrimental effect on neurocognitive functioning and HRQoL, suggesting that SRT may be preferred over whole-brain radiotherapy.","author":[{"dropping-particle":"","family":"Habets","given":"Esther J.J.","non-dropping-particle":"","parse-names":false,"suffix":""},{"dropping-particle":"","family":"Dirven","given":"Linda","non-dropping-particle":"","parse-names":false,"suffix":""},{"dropping-particle":"","family":"Wiggenraad","given":"Ruud G.","non-dropping-particle":"","parse-names":false,"suffix":""},{"dropping-particle":"","family":"Verbeek-De Kanter","given":"Antoinette","non-dropping-particle":"","parse-names":false,"suffix":""},{"dropping-particle":"","family":"Lycklama À Nijeholt","given":"Geert J.","non-dropping-particle":"","parse-names":false,"suffix":""},{"dropping-particle":"","family":"Zwinkels","given":"Hanneke","non-dropping-particle":"","parse-names":false,"suffix":""},{"dropping-particle":"","family":"Klein","given":"Martin","non-dropping-particle":"","parse-names":false,"suffix":""},{"dropping-particle":"","family":"Taphoorn","given":"Martin J.B.","non-dropping-particle":"","parse-names":false,"suffix":""}],"container-title":"Neuro-Oncology","id":"ITEM-3","issue":"3","issued":{"date-parts":[["2016"]]},"page":"435-444","title":"Neurocognitive functioning and health-related quality of life in patients treated with stereotactic radiotherapy for brain metastases: A prospective study","type":"article-journal","volume":"18"},"uris":["http://www.mendeley.com/documents/?uuid=21b5fc7c-374f-3a70-a580-ca66714a4a88"]},{"id":"ITEM-4","itemData":{"DOI":"10.1007/s11060-020-03442-7","ISBN":"0123456789","ISSN":"15737373","PMID":"32100230","abstract":"Purpose: To assess the neurocognitive function and neurological toxicity of frameless linear accelerator (LINAC)-based stereotactic radiosurgery (SRS) in patients with 10 or more brain metastases (BM). Patients and methods: Forty consecutive adult patients who received SRS for ten or more 10 BM &lt; 3 cm in maximum size were evaluated. All plans were generated using a single-isocenter multiple-target (SIMT) SRS technique with doses of 22 Gy for lesions &lt; 2 cm and 16–18 Gy for those ≥ 2 cm in size. Survival analyses were estimated by Kaplan–Meier method from the date of SRS. Neurocognitive function using the Hopkins verbal learning test-revised (HVLT-R) and activity of daily living scale (ADLS) were collected prospectively at baseline and at 3,6 and 12-month follow-up. Toxicity was assessed by the National Cancer Institute Common Toxicity Criteria for Adverse Events (Version 5.0). Results: With a median follow-up of 10.8 months, 1-year survival and local control rates were 65% and 86%, respectively. Grade 2 or 3 toxicity occurred in eleven patients, being associated with radiological changes suggestive of radiation necrosis in seven patients. Three months after SRS, the mean relative decline was 14.2% for HVLT-R delayed recall, 12.3% for HVLT-R recognition, and 9.8% for HVLT-R total recall. A significant deterioration of HVLT-R scores ranged from 5.5 to 18.7% of patients at different time points. ADLS scores declined over time, but changes were not significant. Conclusions: SRS is an effective and safe approach for patients with 10 or more BM able to maintain the pretreatment neurocognitive function in the majority of patients.","author":[{"dropping-particle":"","family":"Minniti","given":"Giuseppe","non-dropping-particle":"","parse-names":false,"suffix":""},{"dropping-particle":"","family":"Capone","given":"Luca","non-dropping-particle":"","parse-names":false,"suffix":""},{"dropping-particle":"","family":"Nardiello","given":"Barbara","non-dropping-particle":"","parse-names":false,"suffix":""},{"dropping-particle":"","family":"Gawhary","given":"Randa","non-dropping-particle":"El","parse-names":false,"suffix":""},{"dropping-particle":"","family":"Raza","given":"Giorgio","non-dropping-particle":"","parse-names":false,"suffix":""},{"dropping-particle":"","family":"Scaringi","given":"Claudia","non-dropping-particle":"","parse-names":false,"suffix":""},{"dropping-particle":"","family":"Bianciardi","given":"Federico","non-dropping-particle":"","parse-names":false,"suffix":""},{"dropping-particle":"","family":"Gentile","given":"Piercarlo","non-dropping-particle":"","parse-names":false,"suffix":""},{"dropping-particle":"","family":"Paolini","given":"Sergio","non-dropping-particle":"","parse-names":false,"suffix":""}],"container-title":"Journal of Neuro-Oncology","id":"ITEM-4","issue":"1","issued":{"date-parts":[["2020"]]},"page":"47-55","publisher":"Springer US","title":"Neurological outcome and memory performance in patients with 10 or more brain metastases treated with frameless linear accelerator (LINAC)-based stereotactic radiosurgery","type":"article-journal","volume":"148"},"uris":["http://www.mendeley.com/documents/?uuid=9f432fcf-e819-45e3-987a-09098431a24d"]}],"mendeley":{"formattedCitation":"[29,30,32,42]","plainTextFormattedCitation":"[29,30,32,42]","previouslyFormattedCitation":"(Brown et al., 2016; Chang et al., 2007; Habets et al., 2016; Minniti et al., 2020)"},"properties":{"noteIndex":0},"schema":"https://github.com/citation-style-language/schema/raw/master/csl-citation.json"}</w:instrText>
      </w:r>
      <w:r>
        <w:rPr>
          <w:rFonts w:ascii="Times New Roman" w:hAnsi="Times New Roman"/>
          <w:sz w:val="20"/>
        </w:rPr>
        <w:fldChar w:fldCharType="separate"/>
      </w:r>
      <w:r w:rsidRPr="00367015">
        <w:rPr>
          <w:rFonts w:ascii="Times New Roman" w:hAnsi="Times New Roman"/>
          <w:noProof/>
          <w:sz w:val="20"/>
        </w:rPr>
        <w:t>[29,30,32,42]</w:t>
      </w:r>
      <w:r>
        <w:rPr>
          <w:rFonts w:ascii="Times New Roman" w:hAnsi="Times New Roman"/>
          <w:sz w:val="20"/>
        </w:rPr>
        <w:fldChar w:fldCharType="end"/>
      </w:r>
    </w:p>
    <w:p w:rsidR="006A7CF7" w:rsidRDefault="006A7CF7" w:rsidP="006A7CF7">
      <w:pPr>
        <w:pStyle w:val="Geenafstand"/>
        <w:spacing w:line="480" w:lineRule="auto"/>
        <w:jc w:val="both"/>
        <w:rPr>
          <w:rFonts w:ascii="Times New Roman" w:hAnsi="Times New Roman"/>
          <w:sz w:val="20"/>
        </w:rPr>
      </w:pPr>
      <w:r w:rsidRPr="00367015">
        <w:rPr>
          <w:rFonts w:ascii="Times New Roman" w:hAnsi="Times New Roman"/>
          <w:noProof/>
          <w:sz w:val="20"/>
          <w:lang w:val="nl-NL" w:eastAsia="nl-NL"/>
        </w:rPr>
        <w:drawing>
          <wp:inline distT="0" distB="0" distL="0" distR="0">
            <wp:extent cx="4023360" cy="1049655"/>
            <wp:effectExtent l="0" t="0" r="0" b="0"/>
            <wp:docPr id="381" name="Afbeelding 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3"/>
                    <pic:cNvPicPr>
                      <a:picLocks noChangeAspect="1" noChangeArrowheads="1"/>
                    </pic:cNvPicPr>
                  </pic:nvPicPr>
                  <pic:blipFill>
                    <a:blip r:embed="rId26">
                      <a:extLst>
                        <a:ext uri="{28A0092B-C50C-407E-A947-70E740481C1C}">
                          <a14:useLocalDpi xmlns:a14="http://schemas.microsoft.com/office/drawing/2010/main" val="0"/>
                        </a:ext>
                      </a:extLst>
                    </a:blip>
                    <a:srcRect l="16302" t="34041" r="15958" b="30052"/>
                    <a:stretch>
                      <a:fillRect/>
                    </a:stretch>
                  </pic:blipFill>
                  <pic:spPr bwMode="auto">
                    <a:xfrm>
                      <a:off x="0" y="0"/>
                      <a:ext cx="4023360" cy="1049655"/>
                    </a:xfrm>
                    <a:prstGeom prst="rect">
                      <a:avLst/>
                    </a:prstGeom>
                    <a:noFill/>
                    <a:ln>
                      <a:noFill/>
                    </a:ln>
                  </pic:spPr>
                </pic:pic>
              </a:graphicData>
            </a:graphic>
          </wp:inline>
        </w:drawing>
      </w:r>
    </w:p>
    <w:p w:rsidR="006A7CF7" w:rsidRPr="00F72FC1" w:rsidRDefault="006A7CF7" w:rsidP="006A7CF7">
      <w:pPr>
        <w:pStyle w:val="Geenafstand"/>
        <w:spacing w:line="480" w:lineRule="auto"/>
        <w:jc w:val="both"/>
        <w:rPr>
          <w:rFonts w:ascii="Times New Roman" w:hAnsi="Times New Roman"/>
          <w:sz w:val="20"/>
        </w:rPr>
      </w:pPr>
      <w:r w:rsidRPr="00F72FC1">
        <w:rPr>
          <w:rFonts w:ascii="Times New Roman" w:hAnsi="Times New Roman"/>
          <w:sz w:val="20"/>
        </w:rPr>
        <w:t>Executive function</w:t>
      </w:r>
      <w:r>
        <w:rPr>
          <w:rFonts w:ascii="Times New Roman" w:hAnsi="Times New Roman"/>
          <w:sz w:val="20"/>
        </w:rPr>
        <w:t xml:space="preserve"> </w:t>
      </w:r>
      <w:r>
        <w:rPr>
          <w:rFonts w:ascii="Times New Roman" w:hAnsi="Times New Roman"/>
          <w:sz w:val="20"/>
        </w:rPr>
        <w:fldChar w:fldCharType="begin" w:fldLock="1"/>
      </w:r>
      <w:r>
        <w:rPr>
          <w:rFonts w:ascii="Times New Roman" w:hAnsi="Times New Roman"/>
          <w:sz w:val="20"/>
        </w:rPr>
        <w:instrText>ADDIN CSL_CITATION {"citationItems":[{"id":"ITEM-1","itemData":{"DOI":"10.1227/01.NEU.0000249272.64439.B1","ISBN":"0148-396X","ISSN":"0148396X","PMID":"17290178","abstract":"OBJECTIVE: Whether to administer or omit adjuvant whole-brain radiation therapy in conjunction with stereotactic radiosurgery (SRS) in the initial management of patients with one to three newly diagnosed brain metastases is the subject of debate. This report provides data from a pilot study in which neurocognitive function (NCF) was prospectively measured for patients with one to three newly diagnosed brain metastases treated with initial SRS alone.\\n\\nMETHODS: Fifteen patients were prospectively treated with initial SRS alone. Assessment of NCF and magnetic resonance imaging scans were performed.\\n\\nRESULTS: At baseline, 67% of the patients had impairment on one or more tests of NCF. The domains most frequently impaired at baseline were executive function, motor dexterity, and learning/memory with an incidence of 50, 40, and 27% respectively. Brain metastasis volume (.3 cm3) measured at the time of initial SRS treatment was associated with worse performance on a measure of attention (P &lt; 0.05). At 1 month, declines in the learning/memory and motor dexterity domains were most common. In a subgroup of five patients still alive 200 days after enrollment, four patients (80%) demonstrated stable or improved learning/memory, three (60%) demonstrated stable or improved executive function, and three (60%) demonstrated stable or improved motor dexterity relative to their baseline evaluation.\\n\\nCONCLUSION: Although two-thirds of the brain metastasis patients had impaired NCF at baseline, the majority of five long-term survivors had stable or improved NCF performance across executive function, learning/memory, and motor dexterity.","author":[{"dropping-particle":"","family":"Chang","given":"Eric L.","non-dropping-particle":"","parse-names":false,"suffix":""},{"dropping-particle":"","family":"Wefel","given":"Jeffrey S.","non-dropping-particle":"","parse-names":false,"suffix":""},{"dropping-particle":"","family":"Maor","given":"Moshe H.","non-dropping-particle":"","parse-names":false,"suffix":""},{"dropping-particle":"","family":"Hassenbusch","given":"Samuel J.","non-dropping-particle":"","parse-names":false,"suffix":""},{"dropping-particle":"","family":"Mahajan","given":"Anita","non-dropping-particle":"","parse-names":false,"suffix":""},{"dropping-particle":"","family":"Lang","given":"Frederick F.","non-dropping-particle":"","parse-names":false,"suffix":""},{"dropping-particle":"","family":"Woo","given":"Shiao Y.","non-dropping-particle":"","parse-names":false,"suffix":""},{"dropping-particle":"","family":"Mathews","given":"Leni A.","non-dropping-particle":"","parse-names":false,"suffix":""},{"dropping-particle":"","family":"Allen","given":"Pamela K.","non-dropping-particle":"","parse-names":false,"suffix":""},{"dropping-particle":"","family":"Shiu","given":"Almon S.","non-dropping-particle":"","parse-names":false,"suffix":""},{"dropping-particle":"","family":"Meyers","given":"Christina A.","non-dropping-particle":"","parse-names":false,"suffix":""}],"container-title":"Neurosurgery","id":"ITEM-1","issue":"2","issued":{"date-parts":[["2007"]]},"page":"277-283","title":"A pilot study of neurocognitive function in patients with one to three new brain metastases initially treated with stereotactic radiosurgery alone","type":"article-journal","volume":"60"},"uris":["http://www.mendeley.com/documents/?uuid=23c9b9bd-2927-3f62-a7ef-19a2edec9354"]},{"id":"ITEM-2","itemData":{"DOI":"10.1001/jama.2016.9839","ISBN":"6176323479","ISSN":"15383598","PMID":"27458945","abstract":"IMPORTANCE Whole brain radiotherapy (WBRT) significantly improves tumor control in the brain after stereotactic radiosurgery (SRS), yet because of its association with cognitive decline, its role in the treatment of patients with brain metastases remains controversial. OBJECTIVE To determine whether there is less cognitive deterioration at 3 months after SRS alone vs SRS plus WBRT. DESIGN, SETTING, AND PARTICIPANTS At 34 institutions in North America, patients with 1 to 3 brain metastases were randomized to receive SRS or SRS plus WBRT between February 2002 and December 2013. INTERVENTIONS The WBRT dose schedule was 30 Gy in 12 fractions; the SRS dose was 18 to 22 Gy in the SRS plus WBRT group and 20 to 24 Gy for SRS alone. MAIN OUTCOMES AND MEASURES The primary end point was cognitive deterioration (decline &gt;1 SD from baseline on at least 1 cognitive test at 3 months) in participants who completed the baseline and 3-month assessments. Secondary end points included time to intracranial failure, quality of life, functional independence, long-term cognitive status, and overall survival. RESULTS There were 213 randomized participants (SRS alone, n = 111; SRS plus WBRT, n = 102) with a mean age of 60.6 years (SD, 10.5 years); 103 (48%) were women. There was less cognitive deterioration at 3 months after SRS alone (40/63 patients [63.5%]) than when combined with WBRT (44/48 patients [91.7%]; difference, -28.2%; 90% CI, -41.9% to -14.4%; P &lt; .001). Quality of life was higher at 3 months with SRS alone, including overall quality of life (mean change from baseline, -0.1 vs -12.0 points; mean difference, 11.9; 95% CI, 4.8-19.0 points; P = .001). Time to intracranial failure was significantly shorter for SRS alone compared with SRS plus WBRT (hazard ratio, 3.6; 95% CI, 2.2-5.9; P &lt; .001). There was no significant difference in functional independence at 3 months between the treatment groups (mean change from baseline, -1.5 points for SRS alone vs -4.2 points for SRS plus WBRT; mean difference, 2.7 points; 95% CI, -2.0 to 7.4 points; P = .26). Median overall survival was 10.4 months for SRS alone and 7.4 months for SRS plus WBRT (hazard ratio, 1.02; 95% CI, 0.75-1.38; P = .92). For long-term survivors, the incidence of cognitive deterioration was less after SRS alone at 3 months (5/11 [45.5%] vs 16/17 [94.1%]; difference, -48.7%; 95% CI, -87.6% to -9.7%; P = .007) and at 12 months (6/10 [60%] vs 17/18 [94.4%]; difference, -34.4%; 95% CI, -74.4% to 5.5%; P = .04). …","author":[{"dropping-particle":"","family":"Brown","given":"Paul D.","non-dropping-particle":"","parse-names":false,"suffix":""},{"dropping-particle":"","family":"Jaeckle","given":"Kurt","non-dropping-particle":"","parse-names":false,"suffix":""},{"dropping-particle":"V.","family":"Ballman","given":"Karla","non-dropping-particle":"","parse-names":false,"suffix":""},{"dropping-particle":"","family":"Farace","given":"Elana","non-dropping-particle":"","parse-names":false,"suffix":""},{"dropping-particle":"","family":"Cerhan","given":"Jane H.","non-dropping-particle":"","parse-names":false,"suffix":""},{"dropping-particle":"","family":"Keith Anderson","given":"S.","non-dropping-particle":"","parse-names":false,"suffix":""},{"dropping-particle":"","family":"Carrero","given":"Xiomara W.","non-dropping-particle":"","parse-names":false,"suffix":""},{"dropping-particle":"","family":"Barker","given":"Fred G.","non-dropping-particle":"","parse-names":false,"suffix":""},{"dropping-particle":"","family":"Deming","given":"Richard","non-dropping-particle":"","parse-names":false,"suffix":""},{"dropping-particle":"","family":"Burri","given":"Stuart H.","non-dropping-particle":"","parse-names":false,"suffix":""},{"dropping-particle":"","family":"Ménard","given":"Cynthia","non-dropping-particle":"","parse-names":false,"suffix":""},{"dropping-particle":"","family":"Chung","given":"Caroline","non-dropping-particle":"","parse-names":false,"suffix":""},{"dropping-particle":"","family":"Stieber","given":"Volker W.","non-dropping-particle":"","parse-names":false,"suffix":""},{"dropping-particle":"","family":"Pollock","given":"Bruce E.","non-dropping-particle":"","parse-names":false,"suffix":""},{"dropping-particle":"","family":"Galanis","given":"Evanthia","non-dropping-particle":"","parse-names":false,"suffix":""},{"dropping-particle":"","family":"Buckner","given":"Jan C.","non-dropping-particle":"","parse-names":false,"suffix":""},{"dropping-particle":"","family":"Asher","given":"Anthony L.","non-dropping-particle":"","parse-names":false,"suffix":""}],"container-title":"JAMA","id":"ITEM-2","issue":"4","issued":{"date-parts":[["2016"]]},"page":"401-409","title":"Effect of radiosurgery alone vs radiosurgery with whole brain radiation therapy on cognitive function in patients with 1 to 3 brain metastases a randomized clinical trial","type":"article-journal","volume":"316"},"uris":["http://www.mendeley.com/documents/?uuid=1f7229b5-64a7-3fff-9de2-b1f6f0a68ad8"]},{"id":"ITEM-3","itemData":{"DOI":"10.1093/neuonc/nov186","ISBN":"1522-8517","ISSN":"15235866","PMID":"26385615","abstract":"BACKGROUND: Stereotactic radiotherapy (SRT) is expected to have a less detrimental effect on neurocognitive functioning and health-related quality of life (HRQoL) than whole-brain radiotherapy. To evaluate the impact of brain metastases and SRT on neurocognitive functioning and HRQoL, we performed a prospective study. METHODS: Neurocognitive functioning and HRQoL of 97 patients with brain metastases were measured before SRT and 1, 3, and 6 months after SRT. Seven cognitive domains were assessed. HRQoL was assessed with the European Organisation for Research and Treatment of Cancer (EORTC) QLQ-C30 and BN20 questionnaires. Neurocognitive functioning and HRQoL over time were analyzed with linear mixed models and stratified for baseline Karnofsky performance status (KPS), total metastatic volume, and systemic disease. RESULTS: Median overall survival of patients was 7.7 months. Before SRT, neurocognitive domain and HRQoL scores were lower in patients than in healthy controls. At group level, patients worsened in physical functioning and fatigue at 6 months, while other outcome parameters of HRQoL and cognition remained stable. KPS &lt; 90 and tumor volume &gt;12.6 cm(3) were both associated with worse information processing speed and lower HRQoL scores over 6 months time. Intracranial tumor progression was associated with worsening of executive functioning and motor function. CONCLUSIONS: Prior to SRT, neurocognitive functioning and HRQoL are moderately impaired in patients with brain metastases. Lower baseline KPS and larger tumor volume are associated with worse functioning. Over time, SRT does not have an additional detrimental effect on neurocognitive functioning and HRQoL, suggesting that SRT may be preferred over whole-brain radiotherapy.","author":[{"dropping-particle":"","family":"Habets","given":"Esther J.J.","non-dropping-particle":"","parse-names":false,"suffix":""},{"dropping-particle":"","family":"Dirven","given":"Linda","non-dropping-particle":"","parse-names":false,"suffix":""},{"dropping-particle":"","family":"Wiggenraad","given":"Ruud G.","non-dropping-particle":"","parse-names":false,"suffix":""},{"dropping-particle":"","family":"Verbeek-De Kanter","given":"Antoinette","non-dropping-particle":"","parse-names":false,"suffix":""},{"dropping-particle":"","family":"Lycklama À Nijeholt","given":"Geert J.","non-dropping-particle":"","parse-names":false,"suffix":""},{"dropping-particle":"","family":"Zwinkels","given":"Hanneke","non-dropping-particle":"","parse-names":false,"suffix":""},{"dropping-particle":"","family":"Klein","given":"Martin","non-dropping-particle":"","parse-names":false,"suffix":""},{"dropping-particle":"","family":"Taphoorn","given":"Martin J.B.","non-dropping-particle":"","parse-names":false,"suffix":""}],"container-title":"Neuro-Oncology","id":"ITEM-3","issue":"3","issued":{"date-parts":[["2016"]]},"page":"435-444","title":"Neurocognitive functioning and health-related quality of life in patients treated with stereotactic radiotherapy for brain metastases: A prospective study","type":"article-journal","volume":"18"},"uris":["http://www.mendeley.com/documents/?uuid=21b5fc7c-374f-3a70-a580-ca66714a4a88"]}],"mendeley":{"formattedCitation":"[29,30,32]","plainTextFormattedCitation":"[29,30,32]","previouslyFormattedCitation":"(Brown et al., 2016; Chang et al., 2007; Habets et al., 2016)"},"properties":{"noteIndex":0},"schema":"https://github.com/citation-style-language/schema/raw/master/csl-citation.json"}</w:instrText>
      </w:r>
      <w:r>
        <w:rPr>
          <w:rFonts w:ascii="Times New Roman" w:hAnsi="Times New Roman"/>
          <w:sz w:val="20"/>
        </w:rPr>
        <w:fldChar w:fldCharType="separate"/>
      </w:r>
      <w:r w:rsidRPr="00367015">
        <w:rPr>
          <w:rFonts w:ascii="Times New Roman" w:hAnsi="Times New Roman"/>
          <w:noProof/>
          <w:sz w:val="20"/>
        </w:rPr>
        <w:t>[29,30,32]</w:t>
      </w:r>
      <w:r>
        <w:rPr>
          <w:rFonts w:ascii="Times New Roman" w:hAnsi="Times New Roman"/>
          <w:sz w:val="20"/>
        </w:rPr>
        <w:fldChar w:fldCharType="end"/>
      </w:r>
    </w:p>
    <w:p w:rsidR="006A7CF7" w:rsidRPr="00F72FC1" w:rsidRDefault="006A7CF7" w:rsidP="006A7CF7">
      <w:pPr>
        <w:pStyle w:val="Geenafstand"/>
        <w:spacing w:line="480" w:lineRule="auto"/>
        <w:jc w:val="both"/>
        <w:rPr>
          <w:rFonts w:ascii="Times New Roman" w:hAnsi="Times New Roman"/>
          <w:sz w:val="20"/>
        </w:rPr>
      </w:pPr>
      <w:r w:rsidRPr="00367015">
        <w:rPr>
          <w:rFonts w:ascii="Times New Roman" w:hAnsi="Times New Roman"/>
          <w:noProof/>
          <w:sz w:val="20"/>
          <w:lang w:val="nl-NL" w:eastAsia="nl-NL"/>
        </w:rPr>
        <w:drawing>
          <wp:inline distT="0" distB="0" distL="0" distR="0">
            <wp:extent cx="4420870" cy="1002030"/>
            <wp:effectExtent l="0" t="0" r="0" b="7620"/>
            <wp:docPr id="380" name="Afbeelding 380" descr="H:\Mijn documenten\Writing\Tabellen-figuren\Forest plots\SRS\T2E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25" descr="H:\Mijn documenten\Writing\Tabellen-figuren\Forest plots\SRS\T2EF.png"/>
                    <pic:cNvPicPr>
                      <a:picLocks noChangeAspect="1" noChangeArrowheads="1"/>
                    </pic:cNvPicPr>
                  </pic:nvPicPr>
                  <pic:blipFill>
                    <a:blip r:embed="rId27">
                      <a:extLst>
                        <a:ext uri="{28A0092B-C50C-407E-A947-70E740481C1C}">
                          <a14:useLocalDpi xmlns:a14="http://schemas.microsoft.com/office/drawing/2010/main" val="0"/>
                        </a:ext>
                      </a:extLst>
                    </a:blip>
                    <a:srcRect l="12804" t="34149" r="12192" b="31305"/>
                    <a:stretch>
                      <a:fillRect/>
                    </a:stretch>
                  </pic:blipFill>
                  <pic:spPr bwMode="auto">
                    <a:xfrm>
                      <a:off x="0" y="0"/>
                      <a:ext cx="4420870" cy="1002030"/>
                    </a:xfrm>
                    <a:prstGeom prst="rect">
                      <a:avLst/>
                    </a:prstGeom>
                    <a:noFill/>
                    <a:ln>
                      <a:noFill/>
                    </a:ln>
                  </pic:spPr>
                </pic:pic>
              </a:graphicData>
            </a:graphic>
          </wp:inline>
        </w:drawing>
      </w:r>
    </w:p>
    <w:p w:rsidR="006A7CF7" w:rsidRPr="00F72FC1" w:rsidRDefault="006A7CF7" w:rsidP="006A7CF7">
      <w:pPr>
        <w:pStyle w:val="Geenafstand"/>
        <w:spacing w:line="480" w:lineRule="auto"/>
        <w:jc w:val="both"/>
        <w:rPr>
          <w:rFonts w:ascii="Times New Roman" w:hAnsi="Times New Roman"/>
          <w:sz w:val="20"/>
        </w:rPr>
      </w:pPr>
      <w:r w:rsidRPr="00F72FC1">
        <w:rPr>
          <w:rFonts w:ascii="Times New Roman" w:hAnsi="Times New Roman"/>
          <w:sz w:val="20"/>
        </w:rPr>
        <w:t>Verbal fluency</w:t>
      </w:r>
      <w:r>
        <w:rPr>
          <w:rFonts w:ascii="Times New Roman" w:hAnsi="Times New Roman"/>
          <w:sz w:val="20"/>
        </w:rPr>
        <w:t xml:space="preserve"> </w:t>
      </w:r>
      <w:r>
        <w:rPr>
          <w:rFonts w:ascii="Times New Roman" w:hAnsi="Times New Roman"/>
          <w:sz w:val="20"/>
        </w:rPr>
        <w:fldChar w:fldCharType="begin" w:fldLock="1"/>
      </w:r>
      <w:r>
        <w:rPr>
          <w:rFonts w:ascii="Times New Roman" w:hAnsi="Times New Roman"/>
          <w:sz w:val="20"/>
        </w:rPr>
        <w:instrText>ADDIN CSL_CITATION {"citationItems":[{"id":"ITEM-1","itemData":{"DOI":"10.1001/jama.2016.9839","ISBN":"6176323479","ISSN":"15383598","PMID":"27458945","abstract":"IMPORTANCE Whole brain radiotherapy (WBRT) significantly improves tumor control in the brain after stereotactic radiosurgery (SRS), yet because of its association with cognitive decline, its role in the treatment of patients with brain metastases remains controversial. OBJECTIVE To determine whether there is less cognitive deterioration at 3 months after SRS alone vs SRS plus WBRT. DESIGN, SETTING, AND PARTICIPANTS At 34 institutions in North America, patients with 1 to 3 brain metastases were randomized to receive SRS or SRS plus WBRT between February 2002 and December 2013. INTERVENTIONS The WBRT dose schedule was 30 Gy in 12 fractions; the SRS dose was 18 to 22 Gy in the SRS plus WBRT group and 20 to 24 Gy for SRS alone. MAIN OUTCOMES AND MEASURES The primary end point was cognitive deterioration (decline &gt;1 SD from baseline on at least 1 cognitive test at 3 months) in participants who completed the baseline and 3-month assessments. Secondary end points included time to intracranial failure, quality of life, functional independence, long-term cognitive status, and overall survival. RESULTS There were 213 randomized participants (SRS alone, n = 111; SRS plus WBRT, n = 102) with a mean age of 60.6 years (SD, 10.5 years); 103 (48%) were women. There was less cognitive deterioration at 3 months after SRS alone (40/63 patients [63.5%]) than when combined with WBRT (44/48 patients [91.7%]; difference, -28.2%; 90% CI, -41.9% to -14.4%; P &lt; .001). Quality of life was higher at 3 months with SRS alone, including overall quality of life (mean change from baseline, -0.1 vs -12.0 points; mean difference, 11.9; 95% CI, 4.8-19.0 points; P = .001). Time to intracranial failure was significantly shorter for SRS alone compared with SRS plus WBRT (hazard ratio, 3.6; 95% CI, 2.2-5.9; P &lt; .001). There was no significant difference in functional independence at 3 months between the treatment groups (mean change from baseline, -1.5 points for SRS alone vs -4.2 points for SRS plus WBRT; mean difference, 2.7 points; 95% CI, -2.0 to 7.4 points; P = .26). Median overall survival was 10.4 months for SRS alone and 7.4 months for SRS plus WBRT (hazard ratio, 1.02; 95% CI, 0.75-1.38; P = .92). For long-term survivors, the incidence of cognitive deterioration was less after SRS alone at 3 months (5/11 [45.5%] vs 16/17 [94.1%]; difference, -48.7%; 95% CI, -87.6% to -9.7%; P = .007) and at 12 months (6/10 [60%] vs 17/18 [94.4%]; difference, -34.4%; 95% CI, -74.4% to 5.5%; P = .04). …","author":[{"dropping-particle":"","family":"Brown","given":"Paul D.","non-dropping-particle":"","parse-names":false,"suffix":""},{"dropping-particle":"","family":"Jaeckle","given":"Kurt","non-dropping-particle":"","parse-names":false,"suffix":""},{"dropping-particle":"V.","family":"Ballman","given":"Karla","non-dropping-particle":"","parse-names":false,"suffix":""},{"dropping-particle":"","family":"Farace","given":"Elana","non-dropping-particle":"","parse-names":false,"suffix":""},{"dropping-particle":"","family":"Cerhan","given":"Jane H.","non-dropping-particle":"","parse-names":false,"suffix":""},{"dropping-particle":"","family":"Keith Anderson","given":"S.","non-dropping-particle":"","parse-names":false,"suffix":""},{"dropping-particle":"","family":"Carrero","given":"Xiomara W.","non-dropping-particle":"","parse-names":false,"suffix":""},{"dropping-particle":"","family":"Barker","given":"Fred G.","non-dropping-particle":"","parse-names":false,"suffix":""},{"dropping-particle":"","family":"Deming","given":"Richard","non-dropping-particle":"","parse-names":false,"suffix":""},{"dropping-particle":"","family":"Burri","given":"Stuart H.","non-dropping-particle":"","parse-names":false,"suffix":""},{"dropping-particle":"","family":"Ménard","given":"Cynthia","non-dropping-particle":"","parse-names":false,"suffix":""},{"dropping-particle":"","family":"Chung","given":"Caroline","non-dropping-particle":"","parse-names":false,"suffix":""},{"dropping-particle":"","family":"Stieber","given":"Volker W.","non-dropping-particle":"","parse-names":false,"suffix":""},{"dropping-particle":"","family":"Pollock","given":"Bruce E.","non-dropping-particle":"","parse-names":false,"suffix":""},{"dropping-particle":"","family":"Galanis","given":"Evanthia","non-dropping-particle":"","parse-names":false,"suffix":""},{"dropping-particle":"","family":"Buckner","given":"Jan C.","non-dropping-particle":"","parse-names":false,"suffix":""},{"dropping-particle":"","family":"Asher","given":"Anthony L.","non-dropping-particle":"","parse-names":false,"suffix":""}],"container-title":"JAMA","id":"ITEM-1","issue":"4","issued":{"date-parts":[["2016"]]},"page":"401-409","title":"Effect of radiosurgery alone vs radiosurgery with whole brain radiation therapy on cognitive function in patients with 1 to 3 brain metastases a randomized clinical trial","type":"article-journal","volume":"316"},"uris":["http://www.mendeley.com/documents/?uuid=1f7229b5-64a7-3fff-9de2-b1f6f0a68ad8"]}],"mendeley":{"formattedCitation":"[32]","plainTextFormattedCitation":"[32]","previouslyFormattedCitation":"(Brown et al., 2016)"},"properties":{"noteIndex":0},"schema":"https://github.com/citation-style-language/schema/raw/master/csl-citation.json"}</w:instrText>
      </w:r>
      <w:r>
        <w:rPr>
          <w:rFonts w:ascii="Times New Roman" w:hAnsi="Times New Roman"/>
          <w:sz w:val="20"/>
        </w:rPr>
        <w:fldChar w:fldCharType="separate"/>
      </w:r>
      <w:r w:rsidRPr="00367015">
        <w:rPr>
          <w:rFonts w:ascii="Times New Roman" w:hAnsi="Times New Roman"/>
          <w:noProof/>
          <w:sz w:val="20"/>
        </w:rPr>
        <w:t>[32]</w:t>
      </w:r>
      <w:r>
        <w:rPr>
          <w:rFonts w:ascii="Times New Roman" w:hAnsi="Times New Roman"/>
          <w:sz w:val="20"/>
        </w:rPr>
        <w:fldChar w:fldCharType="end"/>
      </w:r>
    </w:p>
    <w:p w:rsidR="006A7CF7" w:rsidRPr="00F72FC1" w:rsidRDefault="006A7CF7" w:rsidP="006A7CF7">
      <w:pPr>
        <w:pStyle w:val="Geenafstand"/>
        <w:spacing w:line="480" w:lineRule="auto"/>
        <w:jc w:val="both"/>
        <w:rPr>
          <w:rFonts w:ascii="Times New Roman" w:hAnsi="Times New Roman"/>
          <w:sz w:val="20"/>
        </w:rPr>
      </w:pPr>
      <w:r w:rsidRPr="00367015">
        <w:rPr>
          <w:rFonts w:ascii="Times New Roman" w:hAnsi="Times New Roman"/>
          <w:noProof/>
          <w:sz w:val="20"/>
          <w:lang w:val="nl-NL" w:eastAsia="nl-NL"/>
        </w:rPr>
        <w:drawing>
          <wp:inline distT="0" distB="0" distL="0" distR="0">
            <wp:extent cx="3506470" cy="580390"/>
            <wp:effectExtent l="0" t="0" r="0" b="0"/>
            <wp:docPr id="379" name="Afbeelding 379" descr="H:\Mijn documenten\Writing\Tabellen-figuren\Forest plots\SRS\T2V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364" descr="H:\Mijn documenten\Writing\Tabellen-figuren\Forest plots\SRS\T2VF.png"/>
                    <pic:cNvPicPr>
                      <a:picLocks noChangeAspect="1" noChangeArrowheads="1"/>
                    </pic:cNvPicPr>
                  </pic:nvPicPr>
                  <pic:blipFill>
                    <a:blip r:embed="rId28">
                      <a:extLst>
                        <a:ext uri="{28A0092B-C50C-407E-A947-70E740481C1C}">
                          <a14:useLocalDpi xmlns:a14="http://schemas.microsoft.com/office/drawing/2010/main" val="0"/>
                        </a:ext>
                      </a:extLst>
                    </a:blip>
                    <a:srcRect l="20799" t="40248" r="19594" b="39429"/>
                    <a:stretch>
                      <a:fillRect/>
                    </a:stretch>
                  </pic:blipFill>
                  <pic:spPr bwMode="auto">
                    <a:xfrm>
                      <a:off x="0" y="0"/>
                      <a:ext cx="3506470" cy="580390"/>
                    </a:xfrm>
                    <a:prstGeom prst="rect">
                      <a:avLst/>
                    </a:prstGeom>
                    <a:noFill/>
                    <a:ln>
                      <a:noFill/>
                    </a:ln>
                  </pic:spPr>
                </pic:pic>
              </a:graphicData>
            </a:graphic>
          </wp:inline>
        </w:drawing>
      </w:r>
    </w:p>
    <w:p w:rsidR="006A7CF7" w:rsidRDefault="006A7CF7" w:rsidP="006A7CF7">
      <w:pPr>
        <w:pStyle w:val="Geenafstand"/>
        <w:spacing w:line="480" w:lineRule="auto"/>
        <w:jc w:val="both"/>
        <w:rPr>
          <w:rFonts w:ascii="Times New Roman" w:hAnsi="Times New Roman"/>
          <w:sz w:val="20"/>
        </w:rPr>
      </w:pPr>
    </w:p>
    <w:p w:rsidR="006A7CF7" w:rsidRPr="00F72FC1" w:rsidRDefault="006A7CF7" w:rsidP="006A7CF7">
      <w:pPr>
        <w:pStyle w:val="Geenafstand"/>
        <w:spacing w:line="480" w:lineRule="auto"/>
        <w:jc w:val="both"/>
        <w:rPr>
          <w:rFonts w:ascii="Times New Roman" w:hAnsi="Times New Roman"/>
          <w:sz w:val="20"/>
        </w:rPr>
      </w:pPr>
      <w:r w:rsidRPr="00F72FC1">
        <w:rPr>
          <w:rFonts w:ascii="Times New Roman" w:hAnsi="Times New Roman"/>
          <w:sz w:val="20"/>
        </w:rPr>
        <w:t>Information processing speed</w:t>
      </w:r>
      <w:r>
        <w:rPr>
          <w:rFonts w:ascii="Times New Roman" w:hAnsi="Times New Roman"/>
          <w:sz w:val="20"/>
        </w:rPr>
        <w:t xml:space="preserve"> </w:t>
      </w:r>
      <w:r>
        <w:rPr>
          <w:rFonts w:ascii="Times New Roman" w:hAnsi="Times New Roman"/>
          <w:sz w:val="20"/>
        </w:rPr>
        <w:fldChar w:fldCharType="begin" w:fldLock="1"/>
      </w:r>
      <w:r>
        <w:rPr>
          <w:rFonts w:ascii="Times New Roman" w:hAnsi="Times New Roman"/>
          <w:sz w:val="20"/>
        </w:rPr>
        <w:instrText>ADDIN CSL_CITATION {"citationItems":[{"id":"ITEM-1","itemData":{"DOI":"10.1001/jama.2016.9839","ISBN":"6176323479","ISSN":"15383598","PMID":"27458945","abstract":"IMPORTANCE Whole brain radiotherapy (WBRT) significantly improves tumor control in the brain after stereotactic radiosurgery (SRS), yet because of its association with cognitive decline, its role in the treatment of patients with brain metastases remains controversial. OBJECTIVE To determine whether there is less cognitive deterioration at 3 months after SRS alone vs SRS plus WBRT. DESIGN, SETTING, AND PARTICIPANTS At 34 institutions in North America, patients with 1 to 3 brain metastases were randomized to receive SRS or SRS plus WBRT between February 2002 and December 2013. INTERVENTIONS The WBRT dose schedule was 30 Gy in 12 fractions; the SRS dose was 18 to 22 Gy in the SRS plus WBRT group and 20 to 24 Gy for SRS alone. MAIN OUTCOMES AND MEASURES The primary end point was cognitive deterioration (decline &gt;1 SD from baseline on at least 1 cognitive test at 3 months) in participants who completed the baseline and 3-month assessments. Secondary end points included time to intracranial failure, quality of life, functional independence, long-term cognitive status, and overall survival. RESULTS There were 213 randomized participants (SRS alone, n = 111; SRS plus WBRT, n = 102) with a mean age of 60.6 years (SD, 10.5 years); 103 (48%) were women. There was less cognitive deterioration at 3 months after SRS alone (40/63 patients [63.5%]) than when combined with WBRT (44/48 patients [91.7%]; difference, -28.2%; 90% CI, -41.9% to -14.4%; P &lt; .001). Quality of life was higher at 3 months with SRS alone, including overall quality of life (mean change from baseline, -0.1 vs -12.0 points; mean difference, 11.9; 95% CI, 4.8-19.0 points; P = .001). Time to intracranial failure was significantly shorter for SRS alone compared with SRS plus WBRT (hazard ratio, 3.6; 95% CI, 2.2-5.9; P &lt; .001). There was no significant difference in functional independence at 3 months between the treatment groups (mean change from baseline, -1.5 points for SRS alone vs -4.2 points for SRS plus WBRT; mean difference, 2.7 points; 95% CI, -2.0 to 7.4 points; P = .26). Median overall survival was 10.4 months for SRS alone and 7.4 months for SRS plus WBRT (hazard ratio, 1.02; 95% CI, 0.75-1.38; P = .92). For long-term survivors, the incidence of cognitive deterioration was less after SRS alone at 3 months (5/11 [45.5%] vs 16/17 [94.1%]; difference, -48.7%; 95% CI, -87.6% to -9.7%; P = .007) and at 12 months (6/10 [60%] vs 17/18 [94.4%]; difference, -34.4%; 95% CI, -74.4% to 5.5%; P = .04). …","author":[{"dropping-particle":"","family":"Brown","given":"Paul D.","non-dropping-particle":"","parse-names":false,"suffix":""},{"dropping-particle":"","family":"Jaeckle","given":"Kurt","non-dropping-particle":"","parse-names":false,"suffix":""},{"dropping-particle":"V.","family":"Ballman","given":"Karla","non-dropping-particle":"","parse-names":false,"suffix":""},{"dropping-particle":"","family":"Farace","given":"Elana","non-dropping-particle":"","parse-names":false,"suffix":""},{"dropping-particle":"","family":"Cerhan","given":"Jane H.","non-dropping-particle":"","parse-names":false,"suffix":""},{"dropping-particle":"","family":"Keith Anderson","given":"S.","non-dropping-particle":"","parse-names":false,"suffix":""},{"dropping-particle":"","family":"Carrero","given":"Xiomara W.","non-dropping-particle":"","parse-names":false,"suffix":""},{"dropping-particle":"","family":"Barker","given":"Fred G.","non-dropping-particle":"","parse-names":false,"suffix":""},{"dropping-particle":"","family":"Deming","given":"Richard","non-dropping-particle":"","parse-names":false,"suffix":""},{"dropping-particle":"","family":"Burri","given":"Stuart H.","non-dropping-particle":"","parse-names":false,"suffix":""},{"dropping-particle":"","family":"Ménard","given":"Cynthia","non-dropping-particle":"","parse-names":false,"suffix":""},{"dropping-particle":"","family":"Chung","given":"Caroline","non-dropping-particle":"","parse-names":false,"suffix":""},{"dropping-particle":"","family":"Stieber","given":"Volker W.","non-dropping-particle":"","parse-names":false,"suffix":""},{"dropping-particle":"","family":"Pollock","given":"Bruce E.","non-dropping-particle":"","parse-names":false,"suffix":""},{"dropping-particle":"","family":"Galanis","given":"Evanthia","non-dropping-particle":"","parse-names":false,"suffix":""},{"dropping-particle":"","family":"Buckner","given":"Jan C.","non-dropping-particle":"","parse-names":false,"suffix":""},{"dropping-particle":"","family":"Asher","given":"Anthony L.","non-dropping-particle":"","parse-names":false,"suffix":""}],"container-title":"JAMA","id":"ITEM-1","issue":"4","issued":{"date-parts":[["2016"]]},"page":"401-409","title":"Effect of radiosurgery alone vs radiosurgery with whole brain radiation therapy on cognitive function in patients with 1 to 3 brain metastases a randomized clinical trial","type":"article-journal","volume":"316"},"uris":["http://www.mendeley.com/documents/?uuid=1f7229b5-64a7-3fff-9de2-b1f6f0a68ad8"]},{"id":"ITEM-2","itemData":{"DOI":"10.1093/neuonc/nov186","ISBN":"1522-8517","ISSN":"15235866","PMID":"26385615","abstract":"BACKGROUND: Stereotactic radiotherapy (SRT) is expected to have a less detrimental effect on neurocognitive functioning and health-related quality of life (HRQoL) than whole-brain radiotherapy. To evaluate the impact of brain metastases and SRT on neurocognitive functioning and HRQoL, we performed a prospective study. METHODS: Neurocognitive functioning and HRQoL of 97 patients with brain metastases were measured before SRT and 1, 3, and 6 months after SRT. Seven cognitive domains were assessed. HRQoL was assessed with the European Organisation for Research and Treatment of Cancer (EORTC) QLQ-C30 and BN20 questionnaires. Neurocognitive functioning and HRQoL over time were analyzed with linear mixed models and stratified for baseline Karnofsky performance status (KPS), total metastatic volume, and systemic disease. RESULTS: Median overall survival of patients was 7.7 months. Before SRT, neurocognitive domain and HRQoL scores were lower in patients than in healthy controls. At group level, patients worsened in physical functioning and fatigue at 6 months, while other outcome parameters of HRQoL and cognition remained stable. KPS &lt; 90 and tumor volume &gt;12.6 cm(3) were both associated with worse information processing speed and lower HRQoL scores over 6 months time. Intracranial tumor progression was associated with worsening of executive functioning and motor function. CONCLUSIONS: Prior to SRT, neurocognitive functioning and HRQoL are moderately impaired in patients with brain metastases. Lower baseline KPS and larger tumor volume are associated with worse functioning. Over time, SRT does not have an additional detrimental effect on neurocognitive functioning and HRQoL, suggesting that SRT may be preferred over whole-brain radiotherapy.","author":[{"dropping-particle":"","family":"Habets","given":"Esther J.J.","non-dropping-particle":"","parse-names":false,"suffix":""},{"dropping-particle":"","family":"Dirven","given":"Linda","non-dropping-particle":"","parse-names":false,"suffix":""},{"dropping-particle":"","family":"Wiggenraad","given":"Ruud G.","non-dropping-particle":"","parse-names":false,"suffix":""},{"dropping-particle":"","family":"Verbeek-De Kanter","given":"Antoinette","non-dropping-particle":"","parse-names":false,"suffix":""},{"dropping-particle":"","family":"Lycklama À Nijeholt","given":"Geert J.","non-dropping-particle":"","parse-names":false,"suffix":""},{"dropping-particle":"","family":"Zwinkels","given":"Hanneke","non-dropping-particle":"","parse-names":false,"suffix":""},{"dropping-particle":"","family":"Klein","given":"Martin","non-dropping-particle":"","parse-names":false,"suffix":""},{"dropping-particle":"","family":"Taphoorn","given":"Martin J.B.","non-dropping-particle":"","parse-names":false,"suffix":""}],"container-title":"Neuro-Oncology","id":"ITEM-2","issue":"3","issued":{"date-parts":[["2016"]]},"page":"435-444","title":"Neurocognitive functioning and health-related quality of life in patients treated with stereotactic radiotherapy for brain metastases: A prospective study","type":"article-journal","volume":"18"},"uris":["http://www.mendeley.com/documents/?uuid=21b5fc7c-374f-3a70-a580-ca66714a4a88"]}],"mendeley":{"formattedCitation":"[30,32]","plainTextFormattedCitation":"[30,32]","previouslyFormattedCitation":"(Brown et al., 2016; Habets et al., 2016)"},"properties":{"noteIndex":0},"schema":"https://github.com/citation-style-language/schema/raw/master/csl-citation.json"}</w:instrText>
      </w:r>
      <w:r>
        <w:rPr>
          <w:rFonts w:ascii="Times New Roman" w:hAnsi="Times New Roman"/>
          <w:sz w:val="20"/>
        </w:rPr>
        <w:fldChar w:fldCharType="separate"/>
      </w:r>
      <w:r w:rsidRPr="00367015">
        <w:rPr>
          <w:rFonts w:ascii="Times New Roman" w:hAnsi="Times New Roman"/>
          <w:noProof/>
          <w:sz w:val="20"/>
        </w:rPr>
        <w:t>[30,32]</w:t>
      </w:r>
      <w:r>
        <w:rPr>
          <w:rFonts w:ascii="Times New Roman" w:hAnsi="Times New Roman"/>
          <w:sz w:val="20"/>
        </w:rPr>
        <w:fldChar w:fldCharType="end"/>
      </w:r>
    </w:p>
    <w:p w:rsidR="006A7CF7" w:rsidRPr="00F72FC1" w:rsidRDefault="006A7CF7" w:rsidP="006A7CF7">
      <w:pPr>
        <w:pStyle w:val="Geenafstand"/>
        <w:spacing w:line="480" w:lineRule="auto"/>
        <w:jc w:val="both"/>
        <w:rPr>
          <w:rFonts w:ascii="Times New Roman" w:hAnsi="Times New Roman"/>
          <w:sz w:val="20"/>
        </w:rPr>
      </w:pPr>
      <w:r w:rsidRPr="00367015">
        <w:rPr>
          <w:rFonts w:ascii="Times New Roman" w:hAnsi="Times New Roman"/>
          <w:noProof/>
          <w:sz w:val="20"/>
          <w:lang w:val="nl-NL" w:eastAsia="nl-NL"/>
        </w:rPr>
        <w:drawing>
          <wp:inline distT="0" distB="0" distL="0" distR="0">
            <wp:extent cx="4277995" cy="835025"/>
            <wp:effectExtent l="0" t="0" r="8255" b="3175"/>
            <wp:docPr id="378" name="Afbeelding 378" descr="H:\Mijn documenten\Writing\Tabellen-figuren\Forest plots\SRS\T2I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365" descr="H:\Mijn documenten\Writing\Tabellen-figuren\Forest plots\SRS\T2IPS.png"/>
                    <pic:cNvPicPr>
                      <a:picLocks noChangeAspect="1" noChangeArrowheads="1"/>
                    </pic:cNvPicPr>
                  </pic:nvPicPr>
                  <pic:blipFill>
                    <a:blip r:embed="rId29">
                      <a:extLst>
                        <a:ext uri="{28A0092B-C50C-407E-A947-70E740481C1C}">
                          <a14:useLocalDpi xmlns:a14="http://schemas.microsoft.com/office/drawing/2010/main" val="0"/>
                        </a:ext>
                      </a:extLst>
                    </a:blip>
                    <a:srcRect l="13800" t="36584" r="13397" b="33330"/>
                    <a:stretch>
                      <a:fillRect/>
                    </a:stretch>
                  </pic:blipFill>
                  <pic:spPr bwMode="auto">
                    <a:xfrm>
                      <a:off x="0" y="0"/>
                      <a:ext cx="4277995" cy="835025"/>
                    </a:xfrm>
                    <a:prstGeom prst="rect">
                      <a:avLst/>
                    </a:prstGeom>
                    <a:noFill/>
                    <a:ln>
                      <a:noFill/>
                    </a:ln>
                  </pic:spPr>
                </pic:pic>
              </a:graphicData>
            </a:graphic>
          </wp:inline>
        </w:drawing>
      </w:r>
    </w:p>
    <w:p w:rsidR="006A7CF7" w:rsidRPr="00F72FC1" w:rsidRDefault="006A7CF7" w:rsidP="006A7CF7">
      <w:pPr>
        <w:pStyle w:val="Geenafstand"/>
        <w:spacing w:line="480" w:lineRule="auto"/>
        <w:jc w:val="both"/>
        <w:rPr>
          <w:rFonts w:ascii="Times New Roman" w:hAnsi="Times New Roman"/>
          <w:sz w:val="20"/>
        </w:rPr>
      </w:pPr>
      <w:r w:rsidRPr="00F72FC1">
        <w:rPr>
          <w:rFonts w:ascii="Times New Roman" w:hAnsi="Times New Roman"/>
          <w:sz w:val="20"/>
        </w:rPr>
        <w:t>Fine motor coordination</w:t>
      </w:r>
      <w:r>
        <w:rPr>
          <w:rFonts w:ascii="Times New Roman" w:hAnsi="Times New Roman"/>
          <w:sz w:val="20"/>
        </w:rPr>
        <w:t xml:space="preserve"> </w:t>
      </w:r>
      <w:r>
        <w:rPr>
          <w:rFonts w:ascii="Times New Roman" w:hAnsi="Times New Roman"/>
          <w:sz w:val="20"/>
        </w:rPr>
        <w:fldChar w:fldCharType="begin" w:fldLock="1"/>
      </w:r>
      <w:r>
        <w:rPr>
          <w:rFonts w:ascii="Times New Roman" w:hAnsi="Times New Roman"/>
          <w:sz w:val="20"/>
        </w:rPr>
        <w:instrText>ADDIN CSL_CITATION {"citationItems":[{"id":"ITEM-1","itemData":{"DOI":"10.1227/01.NEU.0000249272.64439.B1","ISBN":"0148-396X","ISSN":"0148396X","PMID":"17290178","abstract":"OBJECTIVE: Whether to administer or omit adjuvant whole-brain radiation therapy in conjunction with stereotactic radiosurgery (SRS) in the initial management of patients with one to three newly diagnosed brain metastases is the subject of debate. This report provides data from a pilot study in which neurocognitive function (NCF) was prospectively measured for patients with one to three newly diagnosed brain metastases treated with initial SRS alone.\\n\\nMETHODS: Fifteen patients were prospectively treated with initial SRS alone. Assessment of NCF and magnetic resonance imaging scans were performed.\\n\\nRESULTS: At baseline, 67% of the patients had impairment on one or more tests of NCF. The domains most frequently impaired at baseline were executive function, motor dexterity, and learning/memory with an incidence of 50, 40, and 27% respectively. Brain metastasis volume (.3 cm3) measured at the time of initial SRS treatment was associated with worse performance on a measure of attention (P &lt; 0.05). At 1 month, declines in the learning/memory and motor dexterity domains were most common. In a subgroup of five patients still alive 200 days after enrollment, four patients (80%) demonstrated stable or improved learning/memory, three (60%) demonstrated stable or improved executive function, and three (60%) demonstrated stable or improved motor dexterity relative to their baseline evaluation.\\n\\nCONCLUSION: Although two-thirds of the brain metastasis patients had impaired NCF at baseline, the majority of five long-term survivors had stable or improved NCF performance across executive function, learning/memory, and motor dexterity.","author":[{"dropping-particle":"","family":"Chang","given":"Eric L.","non-dropping-particle":"","parse-names":false,"suffix":""},{"dropping-particle":"","family":"Wefel","given":"Jeffrey S.","non-dropping-particle":"","parse-names":false,"suffix":""},{"dropping-particle":"","family":"Maor","given":"Moshe H.","non-dropping-particle":"","parse-names":false,"suffix":""},{"dropping-particle":"","family":"Hassenbusch","given":"Samuel J.","non-dropping-particle":"","parse-names":false,"suffix":""},{"dropping-particle":"","family":"Mahajan","given":"Anita","non-dropping-particle":"","parse-names":false,"suffix":""},{"dropping-particle":"","family":"Lang","given":"Frederick F.","non-dropping-particle":"","parse-names":false,"suffix":""},{"dropping-particle":"","family":"Woo","given":"Shiao Y.","non-dropping-particle":"","parse-names":false,"suffix":""},{"dropping-particle":"","family":"Mathews","given":"Leni A.","non-dropping-particle":"","parse-names":false,"suffix":""},{"dropping-particle":"","family":"Allen","given":"Pamela K.","non-dropping-particle":"","parse-names":false,"suffix":""},{"dropping-particle":"","family":"Shiu","given":"Almon S.","non-dropping-particle":"","parse-names":false,"suffix":""},{"dropping-particle":"","family":"Meyers","given":"Christina A.","non-dropping-particle":"","parse-names":false,"suffix":""}],"container-title":"Neurosurgery","id":"ITEM-1","issue":"2","issued":{"date-parts":[["2007"]]},"page":"277-283","title":"A pilot study of neurocognitive function in patients with one to three new brain metastases initially treated with stereotactic radiosurgery alone","type":"article-journal","volume":"60"},"uris":["http://www.mendeley.com/documents/?uuid=23c9b9bd-2927-3f62-a7ef-19a2edec9354"]},{"id":"ITEM-2","itemData":{"DOI":"10.1001/jama.2016.9839","ISBN":"6176323479","ISSN":"15383598","PMID":"27458945","abstract":"IMPORTANCE Whole brain radiotherapy (WBRT) significantly improves tumor control in the brain after stereotactic radiosurgery (SRS), yet because of its association with cognitive decline, its role in the treatment of patients with brain metastases remains controversial. OBJECTIVE To determine whether there is less cognitive deterioration at 3 months after SRS alone vs SRS plus WBRT. DESIGN, SETTING, AND PARTICIPANTS At 34 institutions in North America, patients with 1 to 3 brain metastases were randomized to receive SRS or SRS plus WBRT between February 2002 and December 2013. INTERVENTIONS The WBRT dose schedule was 30 Gy in 12 fractions; the SRS dose was 18 to 22 Gy in the SRS plus WBRT group and 20 to 24 Gy for SRS alone. MAIN OUTCOMES AND MEASURES The primary end point was cognitive deterioration (decline &gt;1 SD from baseline on at least 1 cognitive test at 3 months) in participants who completed the baseline and 3-month assessments. Secondary end points included time to intracranial failure, quality of life, functional independence, long-term cognitive status, and overall survival. RESULTS There were 213 randomized participants (SRS alone, n = 111; SRS plus WBRT, n = 102) with a mean age of 60.6 years (SD, 10.5 years); 103 (48%) were women. There was less cognitive deterioration at 3 months after SRS alone (40/63 patients [63.5%]) than when combined with WBRT (44/48 patients [91.7%]; difference, -28.2%; 90% CI, -41.9% to -14.4%; P &lt; .001). Quality of life was higher at 3 months with SRS alone, including overall quality of life (mean change from baseline, -0.1 vs -12.0 points; mean difference, 11.9; 95% CI, 4.8-19.0 points; P = .001). Time to intracranial failure was significantly shorter for SRS alone compared with SRS plus WBRT (hazard ratio, 3.6; 95% CI, 2.2-5.9; P &lt; .001). There was no significant difference in functional independence at 3 months between the treatment groups (mean change from baseline, -1.5 points for SRS alone vs -4.2 points for SRS plus WBRT; mean difference, 2.7 points; 95% CI, -2.0 to 7.4 points; P = .26). Median overall survival was 10.4 months for SRS alone and 7.4 months for SRS plus WBRT (hazard ratio, 1.02; 95% CI, 0.75-1.38; P = .92). For long-term survivors, the incidence of cognitive deterioration was less after SRS alone at 3 months (5/11 [45.5%] vs 16/17 [94.1%]; difference, -48.7%; 95% CI, -87.6% to -9.7%; P = .007) and at 12 months (6/10 [60%] vs 17/18 [94.4%]; difference, -34.4%; 95% CI, -74.4% to 5.5%; P = .04). …","author":[{"dropping-particle":"","family":"Brown","given":"Paul D.","non-dropping-particle":"","parse-names":false,"suffix":""},{"dropping-particle":"","family":"Jaeckle","given":"Kurt","non-dropping-particle":"","parse-names":false,"suffix":""},{"dropping-particle":"V.","family":"Ballman","given":"Karla","non-dropping-particle":"","parse-names":false,"suffix":""},{"dropping-particle":"","family":"Farace","given":"Elana","non-dropping-particle":"","parse-names":false,"suffix":""},{"dropping-particle":"","family":"Cerhan","given":"Jane H.","non-dropping-particle":"","parse-names":false,"suffix":""},{"dropping-particle":"","family":"Keith Anderson","given":"S.","non-dropping-particle":"","parse-names":false,"suffix":""},{"dropping-particle":"","family":"Carrero","given":"Xiomara W.","non-dropping-particle":"","parse-names":false,"suffix":""},{"dropping-particle":"","family":"Barker","given":"Fred G.","non-dropping-particle":"","parse-names":false,"suffix":""},{"dropping-particle":"","family":"Deming","given":"Richard","non-dropping-particle":"","parse-names":false,"suffix":""},{"dropping-particle":"","family":"Burri","given":"Stuart H.","non-dropping-particle":"","parse-names":false,"suffix":""},{"dropping-particle":"","family":"Ménard","given":"Cynthia","non-dropping-particle":"","parse-names":false,"suffix":""},{"dropping-particle":"","family":"Chung","given":"Caroline","non-dropping-particle":"","parse-names":false,"suffix":""},{"dropping-particle":"","family":"Stieber","given":"Volker W.","non-dropping-particle":"","parse-names":false,"suffix":""},{"dropping-particle":"","family":"Pollock","given":"Bruce E.","non-dropping-particle":"","parse-names":false,"suffix":""},{"dropping-particle":"","family":"Galanis","given":"Evanthia","non-dropping-particle":"","parse-names":false,"suffix":""},{"dropping-particle":"","family":"Buckner","given":"Jan C.","non-dropping-particle":"","parse-names":false,"suffix":""},{"dropping-particle":"","family":"Asher","given":"Anthony L.","non-dropping-particle":"","parse-names":false,"suffix":""}],"container-title":"JAMA","id":"ITEM-2","issue":"4","issued":{"date-parts":[["2016"]]},"page":"401-409","title":"Effect of radiosurgery alone vs radiosurgery with whole brain radiation therapy on cognitive function in patients with 1 to 3 brain metastases a randomized clinical trial","type":"article-journal","volume":"316"},"uris":["http://www.mendeley.com/documents/?uuid=1f7229b5-64a7-3fff-9de2-b1f6f0a68ad8"]}],"mendeley":{"formattedCitation":"[29,32]","plainTextFormattedCitation":"[29,32]","previouslyFormattedCitation":"(Brown et al., 2016; Chang et al., 2007)"},"properties":{"noteIndex":0},"schema":"https://github.com/citation-style-language/schema/raw/master/csl-citation.json"}</w:instrText>
      </w:r>
      <w:r>
        <w:rPr>
          <w:rFonts w:ascii="Times New Roman" w:hAnsi="Times New Roman"/>
          <w:sz w:val="20"/>
        </w:rPr>
        <w:fldChar w:fldCharType="separate"/>
      </w:r>
      <w:r w:rsidRPr="00367015">
        <w:rPr>
          <w:rFonts w:ascii="Times New Roman" w:hAnsi="Times New Roman"/>
          <w:noProof/>
          <w:sz w:val="20"/>
        </w:rPr>
        <w:t>[29,32]</w:t>
      </w:r>
      <w:r>
        <w:rPr>
          <w:rFonts w:ascii="Times New Roman" w:hAnsi="Times New Roman"/>
          <w:sz w:val="20"/>
        </w:rPr>
        <w:fldChar w:fldCharType="end"/>
      </w:r>
    </w:p>
    <w:p w:rsidR="006A7CF7" w:rsidRPr="00F72FC1" w:rsidRDefault="006A7CF7" w:rsidP="006A7CF7">
      <w:pPr>
        <w:pStyle w:val="Geenafstand"/>
        <w:spacing w:line="480" w:lineRule="auto"/>
        <w:jc w:val="both"/>
        <w:rPr>
          <w:rFonts w:ascii="Times New Roman" w:hAnsi="Times New Roman"/>
          <w:sz w:val="20"/>
        </w:rPr>
      </w:pPr>
      <w:r w:rsidRPr="00367015">
        <w:rPr>
          <w:rFonts w:ascii="Times New Roman" w:hAnsi="Times New Roman"/>
          <w:noProof/>
          <w:sz w:val="20"/>
          <w:lang w:val="nl-NL" w:eastAsia="nl-NL"/>
        </w:rPr>
        <w:drawing>
          <wp:inline distT="0" distB="0" distL="0" distR="0">
            <wp:extent cx="4420870" cy="882650"/>
            <wp:effectExtent l="0" t="0" r="0" b="0"/>
            <wp:docPr id="377" name="Afbeelding 377" descr="H:\Mijn documenten\Writing\Tabellen-figuren\Forest plots\SRS\T2FM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366" descr="H:\Mijn documenten\Writing\Tabellen-figuren\Forest plots\SRS\T2FMC.png"/>
                    <pic:cNvPicPr>
                      <a:picLocks noChangeAspect="1" noChangeArrowheads="1"/>
                    </pic:cNvPicPr>
                  </pic:nvPicPr>
                  <pic:blipFill>
                    <a:blip r:embed="rId30">
                      <a:extLst>
                        <a:ext uri="{28A0092B-C50C-407E-A947-70E740481C1C}">
                          <a14:useLocalDpi xmlns:a14="http://schemas.microsoft.com/office/drawing/2010/main" val="0"/>
                        </a:ext>
                      </a:extLst>
                    </a:blip>
                    <a:srcRect l="12804" t="36584" r="12192" b="32112"/>
                    <a:stretch>
                      <a:fillRect/>
                    </a:stretch>
                  </pic:blipFill>
                  <pic:spPr bwMode="auto">
                    <a:xfrm>
                      <a:off x="0" y="0"/>
                      <a:ext cx="4420870" cy="882650"/>
                    </a:xfrm>
                    <a:prstGeom prst="rect">
                      <a:avLst/>
                    </a:prstGeom>
                    <a:noFill/>
                    <a:ln>
                      <a:noFill/>
                    </a:ln>
                  </pic:spPr>
                </pic:pic>
              </a:graphicData>
            </a:graphic>
          </wp:inline>
        </w:drawing>
      </w:r>
    </w:p>
    <w:p w:rsidR="006A7CF7" w:rsidRPr="00F72FC1" w:rsidRDefault="006A7CF7" w:rsidP="006A7CF7">
      <w:pPr>
        <w:pStyle w:val="Geenafstand"/>
        <w:spacing w:line="480" w:lineRule="auto"/>
        <w:jc w:val="both"/>
        <w:rPr>
          <w:rFonts w:ascii="Times New Roman" w:hAnsi="Times New Roman"/>
          <w:sz w:val="20"/>
        </w:rPr>
      </w:pPr>
      <w:r w:rsidRPr="00F72FC1">
        <w:rPr>
          <w:rFonts w:ascii="Times New Roman" w:hAnsi="Times New Roman"/>
          <w:sz w:val="20"/>
        </w:rPr>
        <w:t>Attention</w:t>
      </w:r>
      <w:r>
        <w:rPr>
          <w:rFonts w:ascii="Times New Roman" w:hAnsi="Times New Roman"/>
          <w:sz w:val="20"/>
        </w:rPr>
        <w:t xml:space="preserve"> </w:t>
      </w:r>
      <w:r>
        <w:rPr>
          <w:rFonts w:ascii="Times New Roman" w:hAnsi="Times New Roman"/>
          <w:sz w:val="20"/>
        </w:rPr>
        <w:fldChar w:fldCharType="begin" w:fldLock="1"/>
      </w:r>
      <w:r>
        <w:rPr>
          <w:rFonts w:ascii="Times New Roman" w:hAnsi="Times New Roman"/>
          <w:sz w:val="20"/>
        </w:rPr>
        <w:instrText>ADDIN CSL_CITATION {"citationItems":[{"id":"ITEM-1","itemData":{"DOI":"10.1093/neuonc/nov186","ISBN":"1522-8517","ISSN":"15235866","PMID":"26385615","abstract":"BACKGROUND: Stereotactic radiotherapy (SRT) is expected to have a less detrimental effect on neurocognitive functioning and health-related quality of life (HRQoL) than whole-brain radiotherapy. To evaluate the impact of brain metastases and SRT on neurocognitive functioning and HRQoL, we performed a prospective study. METHODS: Neurocognitive functioning and HRQoL of 97 patients with brain metastases were measured before SRT and 1, 3, and 6 months after SRT. Seven cognitive domains were assessed. HRQoL was assessed with the European Organisation for Research and Treatment of Cancer (EORTC) QLQ-C30 and BN20 questionnaires. Neurocognitive functioning and HRQoL over time were analyzed with linear mixed models and stratified for baseline Karnofsky performance status (KPS), total metastatic volume, and systemic disease. RESULTS: Median overall survival of patients was 7.7 months. Before SRT, neurocognitive domain and HRQoL scores were lower in patients than in healthy controls. At group level, patients worsened in physical functioning and fatigue at 6 months, while other outcome parameters of HRQoL and cognition remained stable. KPS &lt; 90 and tumor volume &gt;12.6 cm(3) were both associated with worse information processing speed and lower HRQoL scores over 6 months time. Intracranial tumor progression was associated with worsening of executive functioning and motor function. CONCLUSIONS: Prior to SRT, neurocognitive functioning and HRQoL are moderately impaired in patients with brain metastases. Lower baseline KPS and larger tumor volume are associated with worse functioning. Over time, SRT does not have an additional detrimental effect on neurocognitive functioning and HRQoL, suggesting that SRT may be preferred over whole-brain radiotherapy.","author":[{"dropping-particle":"","family":"Habets","given":"Esther J.J.","non-dropping-particle":"","parse-names":false,"suffix":""},{"dropping-particle":"","family":"Dirven","given":"Linda","non-dropping-particle":"","parse-names":false,"suffix":""},{"dropping-particle":"","family":"Wiggenraad","given":"Ruud G.","non-dropping-particle":"","parse-names":false,"suffix":""},{"dropping-particle":"","family":"Verbeek-De Kanter","given":"Antoinette","non-dropping-particle":"","parse-names":false,"suffix":""},{"dropping-particle":"","family":"Lycklama À Nijeholt","given":"Geert J.","non-dropping-particle":"","parse-names":false,"suffix":""},{"dropping-particle":"","family":"Zwinkels","given":"Hanneke","non-dropping-particle":"","parse-names":false,"suffix":""},{"dropping-particle":"","family":"Klein","given":"Martin","non-dropping-particle":"","parse-names":false,"suffix":""},{"dropping-particle":"","family":"Taphoorn","given":"Martin J.B.","non-dropping-particle":"","parse-names":false,"suffix":""}],"container-title":"Neuro-Oncology","id":"ITEM-1","issue":"3","issued":{"date-parts":[["2016"]]},"page":"435-444","title":"Neurocognitive functioning and health-related quality of life in patients treated with stereotactic radiotherapy for brain metastases: A prospective study","type":"article-journal","volume":"18"},"uris":["http://www.mendeley.com/documents/?uuid=21b5fc7c-374f-3a70-a580-ca66714a4a88"]}],"mendeley":{"formattedCitation":"[30]","plainTextFormattedCitation":"[30]","previouslyFormattedCitation":"(Habets et al., 2016)"},"properties":{"noteIndex":0},"schema":"https://github.com/citation-style-language/schema/raw/master/csl-citation.json"}</w:instrText>
      </w:r>
      <w:r>
        <w:rPr>
          <w:rFonts w:ascii="Times New Roman" w:hAnsi="Times New Roman"/>
          <w:sz w:val="20"/>
        </w:rPr>
        <w:fldChar w:fldCharType="separate"/>
      </w:r>
      <w:r w:rsidRPr="00367015">
        <w:rPr>
          <w:rFonts w:ascii="Times New Roman" w:hAnsi="Times New Roman"/>
          <w:noProof/>
          <w:sz w:val="20"/>
        </w:rPr>
        <w:t>[30]</w:t>
      </w:r>
      <w:r>
        <w:rPr>
          <w:rFonts w:ascii="Times New Roman" w:hAnsi="Times New Roman"/>
          <w:sz w:val="20"/>
        </w:rPr>
        <w:fldChar w:fldCharType="end"/>
      </w:r>
    </w:p>
    <w:p w:rsidR="006A7CF7" w:rsidRPr="00F72FC1" w:rsidRDefault="006A7CF7" w:rsidP="006A7CF7">
      <w:pPr>
        <w:pStyle w:val="Geenafstand"/>
        <w:spacing w:line="480" w:lineRule="auto"/>
        <w:jc w:val="both"/>
        <w:rPr>
          <w:rFonts w:ascii="Times New Roman" w:hAnsi="Times New Roman"/>
          <w:sz w:val="20"/>
        </w:rPr>
      </w:pPr>
      <w:r w:rsidRPr="00367015">
        <w:rPr>
          <w:rFonts w:ascii="Times New Roman" w:hAnsi="Times New Roman"/>
          <w:noProof/>
          <w:sz w:val="20"/>
          <w:lang w:val="nl-NL" w:eastAsia="nl-NL"/>
        </w:rPr>
        <w:drawing>
          <wp:inline distT="0" distB="0" distL="0" distR="0">
            <wp:extent cx="3554095" cy="580390"/>
            <wp:effectExtent l="0" t="0" r="8255" b="0"/>
            <wp:docPr id="376" name="Afbeelding 376" descr="H:\Mijn documenten\Writing\Tabellen-figuren\Forest plots\SRS\T2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367" descr="H:\Mijn documenten\Writing\Tabellen-figuren\Forest plots\SRS\T2AT.png"/>
                    <pic:cNvPicPr>
                      <a:picLocks noChangeAspect="1" noChangeArrowheads="1"/>
                    </pic:cNvPicPr>
                  </pic:nvPicPr>
                  <pic:blipFill>
                    <a:blip r:embed="rId31">
                      <a:extLst>
                        <a:ext uri="{28A0092B-C50C-407E-A947-70E740481C1C}">
                          <a14:useLocalDpi xmlns:a14="http://schemas.microsoft.com/office/drawing/2010/main" val="0"/>
                        </a:ext>
                      </a:extLst>
                    </a:blip>
                    <a:srcRect l="20004" t="41466" r="19594" b="38211"/>
                    <a:stretch>
                      <a:fillRect/>
                    </a:stretch>
                  </pic:blipFill>
                  <pic:spPr bwMode="auto">
                    <a:xfrm>
                      <a:off x="0" y="0"/>
                      <a:ext cx="3554095" cy="580390"/>
                    </a:xfrm>
                    <a:prstGeom prst="rect">
                      <a:avLst/>
                    </a:prstGeom>
                    <a:noFill/>
                    <a:ln>
                      <a:noFill/>
                    </a:ln>
                  </pic:spPr>
                </pic:pic>
              </a:graphicData>
            </a:graphic>
          </wp:inline>
        </w:drawing>
      </w:r>
    </w:p>
    <w:p w:rsidR="006A7CF7" w:rsidRPr="00367015" w:rsidRDefault="006A7CF7" w:rsidP="006A7CF7">
      <w:pPr>
        <w:pStyle w:val="Geenafstand"/>
        <w:spacing w:line="480" w:lineRule="auto"/>
        <w:jc w:val="both"/>
        <w:rPr>
          <w:rFonts w:ascii="Times New Roman" w:hAnsi="Times New Roman"/>
          <w:sz w:val="20"/>
        </w:rPr>
      </w:pPr>
      <w:r w:rsidRPr="00367015">
        <w:rPr>
          <w:rFonts w:ascii="Times New Roman" w:hAnsi="Times New Roman"/>
          <w:sz w:val="20"/>
        </w:rPr>
        <w:t xml:space="preserve">Visual memory and visuoconstruction </w:t>
      </w:r>
      <w:r>
        <w:rPr>
          <w:rFonts w:ascii="Times New Roman" w:hAnsi="Times New Roman"/>
          <w:sz w:val="20"/>
        </w:rPr>
        <w:fldChar w:fldCharType="begin" w:fldLock="1"/>
      </w:r>
      <w:r>
        <w:rPr>
          <w:rFonts w:ascii="Times New Roman" w:hAnsi="Times New Roman"/>
          <w:sz w:val="20"/>
        </w:rPr>
        <w:instrText>ADDIN CSL_CITATION {"citationItems":[{"id":"ITEM-1","itemData":{"DOI":"10.1093/neuonc/nov186","ISBN":"1522-8517","ISSN":"15235866","PMID":"26385615","abstract":"BACKGROUND: Stereotactic radiotherapy (SRT) is expected to have a less detrimental effect on neurocognitive functioning and health-related quality of life (HRQoL) than whole-brain radiotherapy. To evaluate the impact of brain metastases and SRT on neurocognitive functioning and HRQoL, we performed a prospective study. METHODS: Neurocognitive functioning and HRQoL of 97 patients with brain metastases were measured before SRT and 1, 3, and 6 months after SRT. Seven cognitive domains were assessed. HRQoL was assessed with the European Organisation for Research and Treatment of Cancer (EORTC) QLQ-C30 and BN20 questionnaires. Neurocognitive functioning and HRQoL over time were analyzed with linear mixed models and stratified for baseline Karnofsky performance status (KPS), total metastatic volume, and systemic disease. RESULTS: Median overall survival of patients was 7.7 months. Before SRT, neurocognitive domain and HRQoL scores were lower in patients than in healthy controls. At group level, patients worsened in physical functioning and fatigue at 6 months, while other outcome parameters of HRQoL and cognition remained stable. KPS &lt; 90 and tumor volume &gt;12.6 cm(3) were both associated with worse information processing speed and lower HRQoL scores over 6 months time. Intracranial tumor progression was associated with worsening of executive functioning and motor function. CONCLUSIONS: Prior to SRT, neurocognitive functioning and HRQoL are moderately impaired in patients with brain metastases. Lower baseline KPS and larger tumor volume are associated with worse functioning. Over time, SRT does not have an additional detrimental effect on neurocognitive functioning and HRQoL, suggesting that SRT may be preferred over whole-brain radiotherapy.","author":[{"dropping-particle":"","family":"Habets","given":"Esther J.J.","non-dropping-particle":"","parse-names":false,"suffix":""},{"dropping-particle":"","family":"Dirven","given":"Linda","non-dropping-particle":"","parse-names":false,"suffix":""},{"dropping-particle":"","family":"Wiggenraad","given":"Ruud G.","non-dropping-particle":"","parse-names":false,"suffix":""},{"dropping-particle":"","family":"Verbeek-De Kanter","given":"Antoinette","non-dropping-particle":"","parse-names":false,"suffix":""},{"dropping-particle":"","family":"Lycklama À Nijeholt","given":"Geert J.","non-dropping-particle":"","parse-names":false,"suffix":""},{"dropping-particle":"","family":"Zwinkels","given":"Hanneke","non-dropping-particle":"","parse-names":false,"suffix":""},{"dropping-particle":"","family":"Klein","given":"Martin","non-dropping-particle":"","parse-names":false,"suffix":""},{"dropping-particle":"","family":"Taphoorn","given":"Martin J.B.","non-dropping-particle":"","parse-names":false,"suffix":""}],"container-title":"Neuro-Oncology","id":"ITEM-1","issue":"3","issued":{"date-parts":[["2016"]]},"page":"435-444","title":"Neurocognitive functioning and health-related quality of life in patients treated with stereotactic radiotherapy for brain metastases: A prospective study","type":"article-journal","volume":"18"},"uris":["http://www.mendeley.com/documents/?uuid=21b5fc7c-374f-3a70-a580-ca66714a4a88"]}],"mendeley":{"formattedCitation":"[30]","plainTextFormattedCitation":"[30]","previouslyFormattedCitation":"(Habets et al., 2016)"},"properties":{"noteIndex":0},"schema":"https://github.com/citation-style-language/schema/raw/master/csl-citation.json"}</w:instrText>
      </w:r>
      <w:r>
        <w:rPr>
          <w:rFonts w:ascii="Times New Roman" w:hAnsi="Times New Roman"/>
          <w:sz w:val="20"/>
        </w:rPr>
        <w:fldChar w:fldCharType="separate"/>
      </w:r>
      <w:r w:rsidRPr="00367015">
        <w:rPr>
          <w:rFonts w:ascii="Times New Roman" w:hAnsi="Times New Roman"/>
          <w:noProof/>
          <w:sz w:val="20"/>
        </w:rPr>
        <w:t>[30]</w:t>
      </w:r>
      <w:r>
        <w:rPr>
          <w:rFonts w:ascii="Times New Roman" w:hAnsi="Times New Roman"/>
          <w:sz w:val="20"/>
        </w:rPr>
        <w:fldChar w:fldCharType="end"/>
      </w:r>
    </w:p>
    <w:p w:rsidR="006A7CF7" w:rsidRPr="00367015" w:rsidRDefault="006A7CF7" w:rsidP="006A7CF7">
      <w:pPr>
        <w:pStyle w:val="Geenafstand"/>
        <w:spacing w:line="480" w:lineRule="auto"/>
        <w:jc w:val="both"/>
        <w:rPr>
          <w:rFonts w:ascii="Times New Roman" w:hAnsi="Times New Roman"/>
          <w:sz w:val="20"/>
        </w:rPr>
      </w:pPr>
      <w:r w:rsidRPr="00367015">
        <w:rPr>
          <w:rFonts w:ascii="Times New Roman" w:hAnsi="Times New Roman"/>
          <w:noProof/>
          <w:sz w:val="20"/>
          <w:lang w:val="nl-NL" w:eastAsia="nl-NL"/>
        </w:rPr>
        <w:drawing>
          <wp:inline distT="0" distB="0" distL="0" distR="0">
            <wp:extent cx="3506470" cy="580390"/>
            <wp:effectExtent l="0" t="0" r="0" b="0"/>
            <wp:docPr id="375" name="Afbeelding 375" descr="H:\Mijn documenten\Writing\Tabellen-figuren\Forest plots\SRS\T2VMV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368" descr="H:\Mijn documenten\Writing\Tabellen-figuren\Forest plots\SRS\T2VMVC.png"/>
                    <pic:cNvPicPr>
                      <a:picLocks noChangeAspect="1" noChangeArrowheads="1"/>
                    </pic:cNvPicPr>
                  </pic:nvPicPr>
                  <pic:blipFill>
                    <a:blip r:embed="rId32">
                      <a:extLst>
                        <a:ext uri="{28A0092B-C50C-407E-A947-70E740481C1C}">
                          <a14:useLocalDpi xmlns:a14="http://schemas.microsoft.com/office/drawing/2010/main" val="0"/>
                        </a:ext>
                      </a:extLst>
                    </a:blip>
                    <a:srcRect l="20004" t="41466" r="19196" b="37801"/>
                    <a:stretch>
                      <a:fillRect/>
                    </a:stretch>
                  </pic:blipFill>
                  <pic:spPr bwMode="auto">
                    <a:xfrm>
                      <a:off x="0" y="0"/>
                      <a:ext cx="3506470" cy="580390"/>
                    </a:xfrm>
                    <a:prstGeom prst="rect">
                      <a:avLst/>
                    </a:prstGeom>
                    <a:noFill/>
                    <a:ln>
                      <a:noFill/>
                    </a:ln>
                  </pic:spPr>
                </pic:pic>
              </a:graphicData>
            </a:graphic>
          </wp:inline>
        </w:drawing>
      </w:r>
    </w:p>
    <w:p w:rsidR="006A7CF7" w:rsidRPr="00F72FC1" w:rsidRDefault="006A7CF7" w:rsidP="006A7CF7">
      <w:pPr>
        <w:pStyle w:val="Kop3"/>
        <w:spacing w:before="240" w:line="480" w:lineRule="auto"/>
        <w:ind w:firstLine="720"/>
        <w:rPr>
          <w:rFonts w:ascii="Times New Roman" w:hAnsi="Times New Roman"/>
          <w:b w:val="0"/>
          <w:color w:val="auto"/>
          <w:sz w:val="20"/>
          <w:szCs w:val="20"/>
          <w:u w:val="single"/>
          <w:lang w:val="en-US"/>
        </w:rPr>
      </w:pPr>
      <w:r w:rsidRPr="00F72FC1">
        <w:rPr>
          <w:rFonts w:ascii="Times New Roman" w:hAnsi="Times New Roman"/>
          <w:b w:val="0"/>
          <w:color w:val="auto"/>
          <w:sz w:val="20"/>
          <w:szCs w:val="20"/>
          <w:u w:val="single"/>
          <w:lang w:val="en-US"/>
        </w:rPr>
        <w:t xml:space="preserve">Long-term follow-up </w:t>
      </w:r>
    </w:p>
    <w:p w:rsidR="006A7CF7" w:rsidRDefault="006A7CF7" w:rsidP="006A7CF7">
      <w:pPr>
        <w:pStyle w:val="Geenafstand"/>
        <w:spacing w:line="480" w:lineRule="auto"/>
        <w:jc w:val="both"/>
        <w:rPr>
          <w:rFonts w:ascii="Times New Roman" w:hAnsi="Times New Roman"/>
          <w:sz w:val="20"/>
        </w:rPr>
      </w:pPr>
      <w:r w:rsidRPr="00367015">
        <w:rPr>
          <w:rFonts w:ascii="Times New Roman" w:hAnsi="Times New Roman"/>
          <w:sz w:val="20"/>
        </w:rPr>
        <w:t xml:space="preserve">Learning and memory </w:t>
      </w:r>
      <w:r>
        <w:rPr>
          <w:rFonts w:ascii="Times New Roman" w:hAnsi="Times New Roman"/>
          <w:sz w:val="20"/>
        </w:rPr>
        <w:fldChar w:fldCharType="begin" w:fldLock="1"/>
      </w:r>
      <w:r>
        <w:rPr>
          <w:rFonts w:ascii="Times New Roman" w:hAnsi="Times New Roman"/>
          <w:sz w:val="20"/>
        </w:rPr>
        <w:instrText>ADDIN CSL_CITATION {"citationItems":[{"id":"ITEM-1","itemData":{"DOI":"10.1001/jama.2016.9839","ISBN":"6176323479","ISSN":"15383598","PMID":"27458945","abstract":"IMPORTANCE Whole brain radiotherapy (WBRT) significantly improves tumor control in the brain after stereotactic radiosurgery (SRS), yet because of its association with cognitive decline, its role in the treatment of patients with brain metastases remains controversial. OBJECTIVE To determine whether there is less cognitive deterioration at 3 months after SRS alone vs SRS plus WBRT. DESIGN, SETTING, AND PARTICIPANTS At 34 institutions in North America, patients with 1 to 3 brain metastases were randomized to receive SRS or SRS plus WBRT between February 2002 and December 2013. INTERVENTIONS The WBRT dose schedule was 30 Gy in 12 fractions; the SRS dose was 18 to 22 Gy in the SRS plus WBRT group and 20 to 24 Gy for SRS alone. MAIN OUTCOMES AND MEASURES The primary end point was cognitive deterioration (decline &gt;1 SD from baseline on at least 1 cognitive test at 3 months) in participants who completed the baseline and 3-month assessments. Secondary end points included time to intracranial failure, quality of life, functional independence, long-term cognitive status, and overall survival. RESULTS There were 213 randomized participants (SRS alone, n = 111; SRS plus WBRT, n = 102) with a mean age of 60.6 years (SD, 10.5 years); 103 (48%) were women. There was less cognitive deterioration at 3 months after SRS alone (40/63 patients [63.5%]) than when combined with WBRT (44/48 patients [91.7%]; difference, -28.2%; 90% CI, -41.9% to -14.4%; P &lt; .001). Quality of life was higher at 3 months with SRS alone, including overall quality of life (mean change from baseline, -0.1 vs -12.0 points; mean difference, 11.9; 95% CI, 4.8-19.0 points; P = .001). Time to intracranial failure was significantly shorter for SRS alone compared with SRS plus WBRT (hazard ratio, 3.6; 95% CI, 2.2-5.9; P &lt; .001). There was no significant difference in functional independence at 3 months between the treatment groups (mean change from baseline, -1.5 points for SRS alone vs -4.2 points for SRS plus WBRT; mean difference, 2.7 points; 95% CI, -2.0 to 7.4 points; P = .26). Median overall survival was 10.4 months for SRS alone and 7.4 months for SRS plus WBRT (hazard ratio, 1.02; 95% CI, 0.75-1.38; P = .92). For long-term survivors, the incidence of cognitive deterioration was less after SRS alone at 3 months (5/11 [45.5%] vs 16/17 [94.1%]; difference, -48.7%; 95% CI, -87.6% to -9.7%; P = .007) and at 12 months (6/10 [60%] vs 17/18 [94.4%]; difference, -34.4%; 95% CI, -74.4% to 5.5%; P = .04). …","author":[{"dropping-particle":"","family":"Brown","given":"Paul D.","non-dropping-particle":"","parse-names":false,"suffix":""},{"dropping-particle":"","family":"Jaeckle","given":"Kurt","non-dropping-particle":"","parse-names":false,"suffix":""},{"dropping-particle":"V.","family":"Ballman","given":"Karla","non-dropping-particle":"","parse-names":false,"suffix":""},{"dropping-particle":"","family":"Farace","given":"Elana","non-dropping-particle":"","parse-names":false,"suffix":""},{"dropping-particle":"","family":"Cerhan","given":"Jane H.","non-dropping-particle":"","parse-names":false,"suffix":""},{"dropping-particle":"","family":"Keith Anderson","given":"S.","non-dropping-particle":"","parse-names":false,"suffix":""},{"dropping-particle":"","family":"Carrero","given":"Xiomara W.","non-dropping-particle":"","parse-names":false,"suffix":""},{"dropping-particle":"","family":"Barker","given":"Fred G.","non-dropping-particle":"","parse-names":false,"suffix":""},{"dropping-particle":"","family":"Deming","given":"Richard","non-dropping-particle":"","parse-names":false,"suffix":""},{"dropping-particle":"","family":"Burri","given":"Stuart H.","non-dropping-particle":"","parse-names":false,"suffix":""},{"dropping-particle":"","family":"Ménard","given":"Cynthia","non-dropping-particle":"","parse-names":false,"suffix":""},{"dropping-particle":"","family":"Chung","given":"Caroline","non-dropping-particle":"","parse-names":false,"suffix":""},{"dropping-particle":"","family":"Stieber","given":"Volker W.","non-dropping-particle":"","parse-names":false,"suffix":""},{"dropping-particle":"","family":"Pollock","given":"Bruce E.","non-dropping-particle":"","parse-names":false,"suffix":""},{"dropping-particle":"","family":"Galanis","given":"Evanthia","non-dropping-particle":"","parse-names":false,"suffix":""},{"dropping-particle":"","family":"Buckner","given":"Jan C.","non-dropping-particle":"","parse-names":false,"suffix":""},{"dropping-particle":"","family":"Asher","given":"Anthony L.","non-dropping-particle":"","parse-names":false,"suffix":""}],"container-title":"JAMA","id":"ITEM-1","issue":"4","issued":{"date-parts":[["2016"]]},"page":"401-409","title":"Effect of radiosurgery alone vs radiosurgery with whole brain radiation therapy on cognitive function in patients with 1 to 3 brain metastases a randomized clinical trial","type":"article-journal","volume":"316"},"uris":["http://www.mendeley.com/documents/?uuid=1f7229b5-64a7-3fff-9de2-b1f6f0a68ad8"]},{"id":"ITEM-2","itemData":{"DOI":"10.1007/s11060-020-03442-7","ISBN":"0123456789","ISSN":"15737373","PMID":"32100230","abstract":"Purpose: To assess the neurocognitive function and neurological toxicity of frameless linear accelerator (LINAC)-based stereotactic radiosurgery (SRS) in patients with 10 or more brain metastases (BM). Patients and methods: Forty consecutive adult patients who received SRS for ten or more 10 BM &lt; 3 cm in maximum size were evaluated. All plans were generated using a single-isocenter multiple-target (SIMT) SRS technique with doses of 22 Gy for lesions &lt; 2 cm and 16–18 Gy for those ≥ 2 cm in size. Survival analyses were estimated by Kaplan–Meier method from the date of SRS. Neurocognitive function using the Hopkins verbal learning test-revised (HVLT-R) and activity of daily living scale (ADLS) were collected prospectively at baseline and at 3,6 and 12-month follow-up. Toxicity was assessed by the National Cancer Institute Common Toxicity Criteria for Adverse Events (Version 5.0). Results: With a median follow-up of 10.8 months, 1-year survival and local control rates were 65% and 86%, respectively. Grade 2 or 3 toxicity occurred in eleven patients, being associated with radiological changes suggestive of radiation necrosis in seven patients. Three months after SRS, the mean relative decline was 14.2% for HVLT-R delayed recall, 12.3% for HVLT-R recognition, and 9.8% for HVLT-R total recall. A significant deterioration of HVLT-R scores ranged from 5.5 to 18.7% of patients at different time points. ADLS scores declined over time, but changes were not significant. Conclusions: SRS is an effective and safe approach for patients with 10 or more BM able to maintain the pretreatment neurocognitive function in the majority of patients.","author":[{"dropping-particle":"","family":"Minniti","given":"Giuseppe","non-dropping-particle":"","parse-names":false,"suffix":""},{"dropping-particle":"","family":"Capone","given":"Luca","non-dropping-particle":"","parse-names":false,"suffix":""},{"dropping-particle":"","family":"Nardiello","given":"Barbara","non-dropping-particle":"","parse-names":false,"suffix":""},{"dropping-particle":"","family":"Gawhary","given":"Randa","non-dropping-particle":"El","parse-names":false,"suffix":""},{"dropping-particle":"","family":"Raza","given":"Giorgio","non-dropping-particle":"","parse-names":false,"suffix":""},{"dropping-particle":"","family":"Scaringi","given":"Claudia","non-dropping-particle":"","parse-names":false,"suffix":""},{"dropping-particle":"","family":"Bianciardi","given":"Federico","non-dropping-particle":"","parse-names":false,"suffix":""},{"dropping-particle":"","family":"Gentile","given":"Piercarlo","non-dropping-particle":"","parse-names":false,"suffix":""},{"dropping-particle":"","family":"Paolini","given":"Sergio","non-dropping-particle":"","parse-names":false,"suffix":""}],"container-title":"Journal of Neuro-Oncology","id":"ITEM-2","issue":"1","issued":{"date-parts":[["2020"]]},"page":"47-55","publisher":"Springer US","title":"Neurological outcome and memory performance in patients with 10 or more brain metastases treated with frameless linear accelerator (LINAC)-based stereotactic radiosurgery","type":"article-journal","volume":"148"},"uris":["http://www.mendeley.com/documents/?uuid=9f432fcf-e819-45e3-987a-09098431a24d"]}],"mendeley":{"formattedCitation":"[32,42]","plainTextFormattedCitation":"[32,42]","previouslyFormattedCitation":"(Brown et al., 2016; Minniti et al., 2020)"},"properties":{"noteIndex":0},"schema":"https://github.com/citation-style-language/schema/raw/master/csl-citation.json"}</w:instrText>
      </w:r>
      <w:r>
        <w:rPr>
          <w:rFonts w:ascii="Times New Roman" w:hAnsi="Times New Roman"/>
          <w:sz w:val="20"/>
        </w:rPr>
        <w:fldChar w:fldCharType="separate"/>
      </w:r>
      <w:r w:rsidRPr="00367015">
        <w:rPr>
          <w:rFonts w:ascii="Times New Roman" w:hAnsi="Times New Roman"/>
          <w:noProof/>
          <w:sz w:val="20"/>
        </w:rPr>
        <w:t>[32,42]</w:t>
      </w:r>
      <w:r>
        <w:rPr>
          <w:rFonts w:ascii="Times New Roman" w:hAnsi="Times New Roman"/>
          <w:sz w:val="20"/>
        </w:rPr>
        <w:fldChar w:fldCharType="end"/>
      </w:r>
    </w:p>
    <w:p w:rsidR="006A7CF7" w:rsidRPr="00F72FC1" w:rsidRDefault="006A7CF7" w:rsidP="006A7CF7">
      <w:pPr>
        <w:pStyle w:val="Geenafstand"/>
        <w:spacing w:line="480" w:lineRule="auto"/>
        <w:jc w:val="both"/>
        <w:rPr>
          <w:rFonts w:ascii="Times New Roman" w:hAnsi="Times New Roman"/>
          <w:sz w:val="20"/>
        </w:rPr>
      </w:pPr>
      <w:r w:rsidRPr="00367015">
        <w:rPr>
          <w:rFonts w:ascii="Times New Roman" w:hAnsi="Times New Roman"/>
          <w:noProof/>
          <w:sz w:val="20"/>
          <w:lang w:val="nl-NL" w:eastAsia="nl-NL"/>
        </w:rPr>
        <w:drawing>
          <wp:inline distT="0" distB="0" distL="0" distR="0">
            <wp:extent cx="4047490" cy="835025"/>
            <wp:effectExtent l="0" t="0" r="0" b="3175"/>
            <wp:docPr id="374" name="Afbeelding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4"/>
                    <pic:cNvPicPr>
                      <a:picLocks noChangeAspect="1" noChangeArrowheads="1"/>
                    </pic:cNvPicPr>
                  </pic:nvPicPr>
                  <pic:blipFill>
                    <a:blip r:embed="rId33">
                      <a:extLst>
                        <a:ext uri="{28A0092B-C50C-407E-A947-70E740481C1C}">
                          <a14:useLocalDpi xmlns:a14="http://schemas.microsoft.com/office/drawing/2010/main" val="0"/>
                        </a:ext>
                      </a:extLst>
                    </a:blip>
                    <a:srcRect l="16190" t="37306" r="15715" b="34242"/>
                    <a:stretch>
                      <a:fillRect/>
                    </a:stretch>
                  </pic:blipFill>
                  <pic:spPr bwMode="auto">
                    <a:xfrm>
                      <a:off x="0" y="0"/>
                      <a:ext cx="4047490" cy="835025"/>
                    </a:xfrm>
                    <a:prstGeom prst="rect">
                      <a:avLst/>
                    </a:prstGeom>
                    <a:noFill/>
                    <a:ln>
                      <a:noFill/>
                    </a:ln>
                  </pic:spPr>
                </pic:pic>
              </a:graphicData>
            </a:graphic>
          </wp:inline>
        </w:drawing>
      </w:r>
    </w:p>
    <w:p w:rsidR="006A7CF7" w:rsidRPr="00F72FC1" w:rsidRDefault="006A7CF7" w:rsidP="006A7CF7">
      <w:pPr>
        <w:pStyle w:val="Geenafstand"/>
        <w:spacing w:line="480" w:lineRule="auto"/>
        <w:jc w:val="both"/>
        <w:rPr>
          <w:rFonts w:ascii="Times New Roman" w:hAnsi="Times New Roman"/>
          <w:sz w:val="20"/>
        </w:rPr>
      </w:pPr>
      <w:r w:rsidRPr="00F72FC1">
        <w:rPr>
          <w:rFonts w:ascii="Times New Roman" w:hAnsi="Times New Roman"/>
          <w:sz w:val="20"/>
        </w:rPr>
        <w:t>Executive function</w:t>
      </w:r>
      <w:r>
        <w:rPr>
          <w:rFonts w:ascii="Times New Roman" w:hAnsi="Times New Roman"/>
          <w:sz w:val="20"/>
        </w:rPr>
        <w:t xml:space="preserve"> </w:t>
      </w:r>
      <w:r>
        <w:rPr>
          <w:rFonts w:ascii="Times New Roman" w:hAnsi="Times New Roman"/>
          <w:sz w:val="20"/>
        </w:rPr>
        <w:fldChar w:fldCharType="begin" w:fldLock="1"/>
      </w:r>
      <w:r>
        <w:rPr>
          <w:rFonts w:ascii="Times New Roman" w:hAnsi="Times New Roman"/>
          <w:sz w:val="20"/>
        </w:rPr>
        <w:instrText>ADDIN CSL_CITATION {"citationItems":[{"id":"ITEM-1","itemData":{"DOI":"10.1001/jama.2016.9839","ISBN":"6176323479","ISSN":"15383598","PMID":"27458945","abstract":"IMPORTANCE Whole brain radiotherapy (WBRT) significantly improves tumor control in the brain after stereotactic radiosurgery (SRS), yet because of its association with cognitive decline, its role in the treatment of patients with brain metastases remains controversial. OBJECTIVE To determine whether there is less cognitive deterioration at 3 months after SRS alone vs SRS plus WBRT. DESIGN, SETTING, AND PARTICIPANTS At 34 institutions in North America, patients with 1 to 3 brain metastases were randomized to receive SRS or SRS plus WBRT between February 2002 and December 2013. INTERVENTIONS The WBRT dose schedule was 30 Gy in 12 fractions; the SRS dose was 18 to 22 Gy in the SRS plus WBRT group and 20 to 24 Gy for SRS alone. MAIN OUTCOMES AND MEASURES The primary end point was cognitive deterioration (decline &gt;1 SD from baseline on at least 1 cognitive test at 3 months) in participants who completed the baseline and 3-month assessments. Secondary end points included time to intracranial failure, quality of life, functional independence, long-term cognitive status, and overall survival. RESULTS There were 213 randomized participants (SRS alone, n = 111; SRS plus WBRT, n = 102) with a mean age of 60.6 years (SD, 10.5 years); 103 (48%) were women. There was less cognitive deterioration at 3 months after SRS alone (40/63 patients [63.5%]) than when combined with WBRT (44/48 patients [91.7%]; difference, -28.2%; 90% CI, -41.9% to -14.4%; P &lt; .001). Quality of life was higher at 3 months with SRS alone, including overall quality of life (mean change from baseline, -0.1 vs -12.0 points; mean difference, 11.9; 95% CI, 4.8-19.0 points; P = .001). Time to intracranial failure was significantly shorter for SRS alone compared with SRS plus WBRT (hazard ratio, 3.6; 95% CI, 2.2-5.9; P &lt; .001). There was no significant difference in functional independence at 3 months between the treatment groups (mean change from baseline, -1.5 points for SRS alone vs -4.2 points for SRS plus WBRT; mean difference, 2.7 points; 95% CI, -2.0 to 7.4 points; P = .26). Median overall survival was 10.4 months for SRS alone and 7.4 months for SRS plus WBRT (hazard ratio, 1.02; 95% CI, 0.75-1.38; P = .92). For long-term survivors, the incidence of cognitive deterioration was less after SRS alone at 3 months (5/11 [45.5%] vs 16/17 [94.1%]; difference, -48.7%; 95% CI, -87.6% to -9.7%; P = .007) and at 12 months (6/10 [60%] vs 17/18 [94.4%]; difference, -34.4%; 95% CI, -74.4% to 5.5%; P = .04). …","author":[{"dropping-particle":"","family":"Brown","given":"Paul D.","non-dropping-particle":"","parse-names":false,"suffix":""},{"dropping-particle":"","family":"Jaeckle","given":"Kurt","non-dropping-particle":"","parse-names":false,"suffix":""},{"dropping-particle":"V.","family":"Ballman","given":"Karla","non-dropping-particle":"","parse-names":false,"suffix":""},{"dropping-particle":"","family":"Farace","given":"Elana","non-dropping-particle":"","parse-names":false,"suffix":""},{"dropping-particle":"","family":"Cerhan","given":"Jane H.","non-dropping-particle":"","parse-names":false,"suffix":""},{"dropping-particle":"","family":"Keith Anderson","given":"S.","non-dropping-particle":"","parse-names":false,"suffix":""},{"dropping-particle":"","family":"Carrero","given":"Xiomara W.","non-dropping-particle":"","parse-names":false,"suffix":""},{"dropping-particle":"","family":"Barker","given":"Fred G.","non-dropping-particle":"","parse-names":false,"suffix":""},{"dropping-particle":"","family":"Deming","given":"Richard","non-dropping-particle":"","parse-names":false,"suffix":""},{"dropping-particle":"","family":"Burri","given":"Stuart H.","non-dropping-particle":"","parse-names":false,"suffix":""},{"dropping-particle":"","family":"Ménard","given":"Cynthia","non-dropping-particle":"","parse-names":false,"suffix":""},{"dropping-particle":"","family":"Chung","given":"Caroline","non-dropping-particle":"","parse-names":false,"suffix":""},{"dropping-particle":"","family":"Stieber","given":"Volker W.","non-dropping-particle":"","parse-names":false,"suffix":""},{"dropping-particle":"","family":"Pollock","given":"Bruce E.","non-dropping-particle":"","parse-names":false,"suffix":""},{"dropping-particle":"","family":"Galanis","given":"Evanthia","non-dropping-particle":"","parse-names":false,"suffix":""},{"dropping-particle":"","family":"Buckner","given":"Jan C.","non-dropping-particle":"","parse-names":false,"suffix":""},{"dropping-particle":"","family":"Asher","given":"Anthony L.","non-dropping-particle":"","parse-names":false,"suffix":""}],"container-title":"JAMA","id":"ITEM-1","issue":"4","issued":{"date-parts":[["2016"]]},"page":"401-409","title":"Effect of radiosurgery alone vs radiosurgery with whole brain radiation therapy on cognitive function in patients with 1 to 3 brain metastases a randomized clinical trial","type":"article-journal","volume":"316"},"uris":["http://www.mendeley.com/documents/?uuid=1f7229b5-64a7-3fff-9de2-b1f6f0a68ad8"]}],"mendeley":{"formattedCitation":"[32]","plainTextFormattedCitation":"[32]","previouslyFormattedCitation":"(Brown et al., 2016)"},"properties":{"noteIndex":0},"schema":"https://github.com/citation-style-language/schema/raw/master/csl-citation.json"}</w:instrText>
      </w:r>
      <w:r>
        <w:rPr>
          <w:rFonts w:ascii="Times New Roman" w:hAnsi="Times New Roman"/>
          <w:sz w:val="20"/>
        </w:rPr>
        <w:fldChar w:fldCharType="separate"/>
      </w:r>
      <w:r w:rsidRPr="00367015">
        <w:rPr>
          <w:rFonts w:ascii="Times New Roman" w:hAnsi="Times New Roman"/>
          <w:noProof/>
          <w:sz w:val="20"/>
        </w:rPr>
        <w:t>[32]</w:t>
      </w:r>
      <w:r>
        <w:rPr>
          <w:rFonts w:ascii="Times New Roman" w:hAnsi="Times New Roman"/>
          <w:sz w:val="20"/>
        </w:rPr>
        <w:fldChar w:fldCharType="end"/>
      </w:r>
    </w:p>
    <w:p w:rsidR="006A7CF7" w:rsidRPr="00F72FC1" w:rsidRDefault="006A7CF7" w:rsidP="006A7CF7">
      <w:pPr>
        <w:pStyle w:val="Geenafstand"/>
        <w:spacing w:line="480" w:lineRule="auto"/>
        <w:jc w:val="both"/>
        <w:rPr>
          <w:rFonts w:ascii="Times New Roman" w:hAnsi="Times New Roman"/>
          <w:sz w:val="20"/>
        </w:rPr>
      </w:pPr>
      <w:r w:rsidRPr="00367015">
        <w:rPr>
          <w:rFonts w:ascii="Times New Roman" w:hAnsi="Times New Roman"/>
          <w:noProof/>
          <w:sz w:val="20"/>
          <w:lang w:val="nl-NL" w:eastAsia="nl-NL"/>
        </w:rPr>
        <w:drawing>
          <wp:inline distT="0" distB="0" distL="0" distR="0">
            <wp:extent cx="3506470" cy="636270"/>
            <wp:effectExtent l="0" t="0" r="0" b="0"/>
            <wp:docPr id="373" name="Afbeelding 373" descr="H:\Mijn documenten\Writing\Tabellen-figuren\Forest plots\SRS\T3E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370" descr="H:\Mijn documenten\Writing\Tabellen-figuren\Forest plots\SRS\T3EF.png"/>
                    <pic:cNvPicPr>
                      <a:picLocks noChangeAspect="1" noChangeArrowheads="1"/>
                    </pic:cNvPicPr>
                  </pic:nvPicPr>
                  <pic:blipFill>
                    <a:blip r:embed="rId34">
                      <a:extLst>
                        <a:ext uri="{28A0092B-C50C-407E-A947-70E740481C1C}">
                          <a14:useLocalDpi xmlns:a14="http://schemas.microsoft.com/office/drawing/2010/main" val="0"/>
                        </a:ext>
                      </a:extLst>
                    </a:blip>
                    <a:srcRect l="20200" t="40248" r="18994" b="37801"/>
                    <a:stretch>
                      <a:fillRect/>
                    </a:stretch>
                  </pic:blipFill>
                  <pic:spPr bwMode="auto">
                    <a:xfrm>
                      <a:off x="0" y="0"/>
                      <a:ext cx="3506470" cy="636270"/>
                    </a:xfrm>
                    <a:prstGeom prst="rect">
                      <a:avLst/>
                    </a:prstGeom>
                    <a:noFill/>
                    <a:ln>
                      <a:noFill/>
                    </a:ln>
                  </pic:spPr>
                </pic:pic>
              </a:graphicData>
            </a:graphic>
          </wp:inline>
        </w:drawing>
      </w:r>
    </w:p>
    <w:p w:rsidR="006A7CF7" w:rsidRDefault="006A7CF7" w:rsidP="006A7CF7">
      <w:pPr>
        <w:rPr>
          <w:rFonts w:ascii="Times New Roman" w:eastAsia="Times New Roman" w:hAnsi="Times New Roman" w:cs="Times New Roman"/>
          <w:sz w:val="20"/>
        </w:rPr>
      </w:pPr>
      <w:r>
        <w:rPr>
          <w:rFonts w:ascii="Times New Roman" w:hAnsi="Times New Roman"/>
          <w:sz w:val="20"/>
        </w:rPr>
        <w:br w:type="page"/>
      </w:r>
    </w:p>
    <w:p w:rsidR="006A7CF7" w:rsidRPr="00F72FC1" w:rsidRDefault="006A7CF7" w:rsidP="006A7CF7">
      <w:pPr>
        <w:pStyle w:val="Geenafstand"/>
        <w:spacing w:line="480" w:lineRule="auto"/>
        <w:jc w:val="both"/>
        <w:rPr>
          <w:rFonts w:ascii="Times New Roman" w:hAnsi="Times New Roman"/>
          <w:sz w:val="20"/>
        </w:rPr>
      </w:pPr>
      <w:r w:rsidRPr="00F72FC1">
        <w:rPr>
          <w:rFonts w:ascii="Times New Roman" w:hAnsi="Times New Roman"/>
          <w:sz w:val="20"/>
        </w:rPr>
        <w:t>Verbal fluency</w:t>
      </w:r>
      <w:r>
        <w:rPr>
          <w:rFonts w:ascii="Times New Roman" w:hAnsi="Times New Roman"/>
          <w:sz w:val="20"/>
        </w:rPr>
        <w:t xml:space="preserve"> </w:t>
      </w:r>
      <w:r>
        <w:rPr>
          <w:rFonts w:ascii="Times New Roman" w:hAnsi="Times New Roman"/>
          <w:sz w:val="20"/>
        </w:rPr>
        <w:fldChar w:fldCharType="begin" w:fldLock="1"/>
      </w:r>
      <w:r>
        <w:rPr>
          <w:rFonts w:ascii="Times New Roman" w:hAnsi="Times New Roman"/>
          <w:sz w:val="20"/>
        </w:rPr>
        <w:instrText>ADDIN CSL_CITATION {"citationItems":[{"id":"ITEM-1","itemData":{"DOI":"10.1001/jama.2016.9839","ISBN":"6176323479","ISSN":"15383598","PMID":"27458945","abstract":"IMPORTANCE Whole brain radiotherapy (WBRT) significantly improves tumor control in the brain after stereotactic radiosurgery (SRS), yet because of its association with cognitive decline, its role in the treatment of patients with brain metastases remains controversial. OBJECTIVE To determine whether there is less cognitive deterioration at 3 months after SRS alone vs SRS plus WBRT. DESIGN, SETTING, AND PARTICIPANTS At 34 institutions in North America, patients with 1 to 3 brain metastases were randomized to receive SRS or SRS plus WBRT between February 2002 and December 2013. INTERVENTIONS The WBRT dose schedule was 30 Gy in 12 fractions; the SRS dose was 18 to 22 Gy in the SRS plus WBRT group and 20 to 24 Gy for SRS alone. MAIN OUTCOMES AND MEASURES The primary end point was cognitive deterioration (decline &gt;1 SD from baseline on at least 1 cognitive test at 3 months) in participants who completed the baseline and 3-month assessments. Secondary end points included time to intracranial failure, quality of life, functional independence, long-term cognitive status, and overall survival. RESULTS There were 213 randomized participants (SRS alone, n = 111; SRS plus WBRT, n = 102) with a mean age of 60.6 years (SD, 10.5 years); 103 (48%) were women. There was less cognitive deterioration at 3 months after SRS alone (40/63 patients [63.5%]) than when combined with WBRT (44/48 patients [91.7%]; difference, -28.2%; 90% CI, -41.9% to -14.4%; P &lt; .001). Quality of life was higher at 3 months with SRS alone, including overall quality of life (mean change from baseline, -0.1 vs -12.0 points; mean difference, 11.9; 95% CI, 4.8-19.0 points; P = .001). Time to intracranial failure was significantly shorter for SRS alone compared with SRS plus WBRT (hazard ratio, 3.6; 95% CI, 2.2-5.9; P &lt; .001). There was no significant difference in functional independence at 3 months between the treatment groups (mean change from baseline, -1.5 points for SRS alone vs -4.2 points for SRS plus WBRT; mean difference, 2.7 points; 95% CI, -2.0 to 7.4 points; P = .26). Median overall survival was 10.4 months for SRS alone and 7.4 months for SRS plus WBRT (hazard ratio, 1.02; 95% CI, 0.75-1.38; P = .92). For long-term survivors, the incidence of cognitive deterioration was less after SRS alone at 3 months (5/11 [45.5%] vs 16/17 [94.1%]; difference, -48.7%; 95% CI, -87.6% to -9.7%; P = .007) and at 12 months (6/10 [60%] vs 17/18 [94.4%]; difference, -34.4%; 95% CI, -74.4% to 5.5%; P = .04). …","author":[{"dropping-particle":"","family":"Brown","given":"Paul D.","non-dropping-particle":"","parse-names":false,"suffix":""},{"dropping-particle":"","family":"Jaeckle","given":"Kurt","non-dropping-particle":"","parse-names":false,"suffix":""},{"dropping-particle":"V.","family":"Ballman","given":"Karla","non-dropping-particle":"","parse-names":false,"suffix":""},{"dropping-particle":"","family":"Farace","given":"Elana","non-dropping-particle":"","parse-names":false,"suffix":""},{"dropping-particle":"","family":"Cerhan","given":"Jane H.","non-dropping-particle":"","parse-names":false,"suffix":""},{"dropping-particle":"","family":"Keith Anderson","given":"S.","non-dropping-particle":"","parse-names":false,"suffix":""},{"dropping-particle":"","family":"Carrero","given":"Xiomara W.","non-dropping-particle":"","parse-names":false,"suffix":""},{"dropping-particle":"","family":"Barker","given":"Fred G.","non-dropping-particle":"","parse-names":false,"suffix":""},{"dropping-particle":"","family":"Deming","given":"Richard","non-dropping-particle":"","parse-names":false,"suffix":""},{"dropping-particle":"","family":"Burri","given":"Stuart H.","non-dropping-particle":"","parse-names":false,"suffix":""},{"dropping-particle":"","family":"Ménard","given":"Cynthia","non-dropping-particle":"","parse-names":false,"suffix":""},{"dropping-particle":"","family":"Chung","given":"Caroline","non-dropping-particle":"","parse-names":false,"suffix":""},{"dropping-particle":"","family":"Stieber","given":"Volker W.","non-dropping-particle":"","parse-names":false,"suffix":""},{"dropping-particle":"","family":"Pollock","given":"Bruce E.","non-dropping-particle":"","parse-names":false,"suffix":""},{"dropping-particle":"","family":"Galanis","given":"Evanthia","non-dropping-particle":"","parse-names":false,"suffix":""},{"dropping-particle":"","family":"Buckner","given":"Jan C.","non-dropping-particle":"","parse-names":false,"suffix":""},{"dropping-particle":"","family":"Asher","given":"Anthony L.","non-dropping-particle":"","parse-names":false,"suffix":""}],"container-title":"JAMA","id":"ITEM-1","issue":"4","issued":{"date-parts":[["2016"]]},"page":"401-409","title":"Effect of radiosurgery alone vs radiosurgery with whole brain radiation therapy on cognitive function in patients with 1 to 3 brain metastases a randomized clinical trial","type":"article-journal","volume":"316"},"uris":["http://www.mendeley.com/documents/?uuid=1f7229b5-64a7-3fff-9de2-b1f6f0a68ad8"]}],"mendeley":{"formattedCitation":"[32]","plainTextFormattedCitation":"[32]","previouslyFormattedCitation":"(Brown et al., 2016)"},"properties":{"noteIndex":0},"schema":"https://github.com/citation-style-language/schema/raw/master/csl-citation.json"}</w:instrText>
      </w:r>
      <w:r>
        <w:rPr>
          <w:rFonts w:ascii="Times New Roman" w:hAnsi="Times New Roman"/>
          <w:sz w:val="20"/>
        </w:rPr>
        <w:fldChar w:fldCharType="separate"/>
      </w:r>
      <w:r w:rsidRPr="00367015">
        <w:rPr>
          <w:rFonts w:ascii="Times New Roman" w:hAnsi="Times New Roman"/>
          <w:noProof/>
          <w:sz w:val="20"/>
        </w:rPr>
        <w:t>[32]</w:t>
      </w:r>
      <w:r>
        <w:rPr>
          <w:rFonts w:ascii="Times New Roman" w:hAnsi="Times New Roman"/>
          <w:sz w:val="20"/>
        </w:rPr>
        <w:fldChar w:fldCharType="end"/>
      </w:r>
    </w:p>
    <w:p w:rsidR="006A7CF7" w:rsidRPr="00F72FC1" w:rsidRDefault="006A7CF7" w:rsidP="006A7CF7">
      <w:pPr>
        <w:pStyle w:val="Geenafstand"/>
        <w:spacing w:line="480" w:lineRule="auto"/>
        <w:jc w:val="both"/>
        <w:rPr>
          <w:rFonts w:ascii="Times New Roman" w:hAnsi="Times New Roman"/>
          <w:sz w:val="20"/>
        </w:rPr>
      </w:pPr>
      <w:r w:rsidRPr="00367015">
        <w:rPr>
          <w:rFonts w:ascii="Times New Roman" w:hAnsi="Times New Roman"/>
          <w:noProof/>
          <w:sz w:val="20"/>
          <w:lang w:val="nl-NL" w:eastAsia="nl-NL"/>
        </w:rPr>
        <w:drawing>
          <wp:inline distT="0" distB="0" distL="0" distR="0">
            <wp:extent cx="3562350" cy="636270"/>
            <wp:effectExtent l="0" t="0" r="0" b="0"/>
            <wp:docPr id="369" name="Afbeelding 369" descr="H:\Mijn documenten\Writing\Tabellen-figuren\Forest plots\SRS\T3V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371" descr="H:\Mijn documenten\Writing\Tabellen-figuren\Forest plots\SRS\T3VF.png"/>
                    <pic:cNvPicPr>
                      <a:picLocks noChangeAspect="1" noChangeArrowheads="1"/>
                    </pic:cNvPicPr>
                  </pic:nvPicPr>
                  <pic:blipFill>
                    <a:blip r:embed="rId35">
                      <a:extLst>
                        <a:ext uri="{28A0092B-C50C-407E-A947-70E740481C1C}">
                          <a14:useLocalDpi xmlns:a14="http://schemas.microsoft.com/office/drawing/2010/main" val="0"/>
                        </a:ext>
                      </a:extLst>
                    </a:blip>
                    <a:srcRect l="20598" t="39839" r="19998" b="38211"/>
                    <a:stretch>
                      <a:fillRect/>
                    </a:stretch>
                  </pic:blipFill>
                  <pic:spPr bwMode="auto">
                    <a:xfrm>
                      <a:off x="0" y="0"/>
                      <a:ext cx="3562350" cy="636270"/>
                    </a:xfrm>
                    <a:prstGeom prst="rect">
                      <a:avLst/>
                    </a:prstGeom>
                    <a:noFill/>
                    <a:ln>
                      <a:noFill/>
                    </a:ln>
                  </pic:spPr>
                </pic:pic>
              </a:graphicData>
            </a:graphic>
          </wp:inline>
        </w:drawing>
      </w:r>
    </w:p>
    <w:p w:rsidR="006A7CF7" w:rsidRPr="00F72FC1" w:rsidRDefault="006A7CF7" w:rsidP="006A7CF7">
      <w:pPr>
        <w:pStyle w:val="Geenafstand"/>
        <w:spacing w:line="480" w:lineRule="auto"/>
        <w:jc w:val="both"/>
        <w:rPr>
          <w:rFonts w:ascii="Times New Roman" w:hAnsi="Times New Roman"/>
          <w:sz w:val="20"/>
        </w:rPr>
      </w:pPr>
      <w:r w:rsidRPr="00F72FC1">
        <w:rPr>
          <w:rFonts w:ascii="Times New Roman" w:hAnsi="Times New Roman"/>
          <w:sz w:val="20"/>
        </w:rPr>
        <w:t>Information processing speed</w:t>
      </w:r>
      <w:r>
        <w:rPr>
          <w:rFonts w:ascii="Times New Roman" w:hAnsi="Times New Roman"/>
          <w:sz w:val="20"/>
        </w:rPr>
        <w:t xml:space="preserve"> </w:t>
      </w:r>
      <w:r>
        <w:rPr>
          <w:rFonts w:ascii="Times New Roman" w:hAnsi="Times New Roman"/>
          <w:sz w:val="20"/>
        </w:rPr>
        <w:fldChar w:fldCharType="begin" w:fldLock="1"/>
      </w:r>
      <w:r>
        <w:rPr>
          <w:rFonts w:ascii="Times New Roman" w:hAnsi="Times New Roman"/>
          <w:sz w:val="20"/>
        </w:rPr>
        <w:instrText>ADDIN CSL_CITATION {"citationItems":[{"id":"ITEM-1","itemData":{"DOI":"10.1001/jama.2016.9839","ISBN":"6176323479","ISSN":"15383598","PMID":"27458945","abstract":"IMPORTANCE Whole brain radiotherapy (WBRT) significantly improves tumor control in the brain after stereotactic radiosurgery (SRS), yet because of its association with cognitive decline, its role in the treatment of patients with brain metastases remains controversial. OBJECTIVE To determine whether there is less cognitive deterioration at 3 months after SRS alone vs SRS plus WBRT. DESIGN, SETTING, AND PARTICIPANTS At 34 institutions in North America, patients with 1 to 3 brain metastases were randomized to receive SRS or SRS plus WBRT between February 2002 and December 2013. INTERVENTIONS The WBRT dose schedule was 30 Gy in 12 fractions; the SRS dose was 18 to 22 Gy in the SRS plus WBRT group and 20 to 24 Gy for SRS alone. MAIN OUTCOMES AND MEASURES The primary end point was cognitive deterioration (decline &gt;1 SD from baseline on at least 1 cognitive test at 3 months) in participants who completed the baseline and 3-month assessments. Secondary end points included time to intracranial failure, quality of life, functional independence, long-term cognitive status, and overall survival. RESULTS There were 213 randomized participants (SRS alone, n = 111; SRS plus WBRT, n = 102) with a mean age of 60.6 years (SD, 10.5 years); 103 (48%) were women. There was less cognitive deterioration at 3 months after SRS alone (40/63 patients [63.5%]) than when combined with WBRT (44/48 patients [91.7%]; difference, -28.2%; 90% CI, -41.9% to -14.4%; P &lt; .001). Quality of life was higher at 3 months with SRS alone, including overall quality of life (mean change from baseline, -0.1 vs -12.0 points; mean difference, 11.9; 95% CI, 4.8-19.0 points; P = .001). Time to intracranial failure was significantly shorter for SRS alone compared with SRS plus WBRT (hazard ratio, 3.6; 95% CI, 2.2-5.9; P &lt; .001). There was no significant difference in functional independence at 3 months between the treatment groups (mean change from baseline, -1.5 points for SRS alone vs -4.2 points for SRS plus WBRT; mean difference, 2.7 points; 95% CI, -2.0 to 7.4 points; P = .26). Median overall survival was 10.4 months for SRS alone and 7.4 months for SRS plus WBRT (hazard ratio, 1.02; 95% CI, 0.75-1.38; P = .92). For long-term survivors, the incidence of cognitive deterioration was less after SRS alone at 3 months (5/11 [45.5%] vs 16/17 [94.1%]; difference, -48.7%; 95% CI, -87.6% to -9.7%; P = .007) and at 12 months (6/10 [60%] vs 17/18 [94.4%]; difference, -34.4%; 95% CI, -74.4% to 5.5%; P = .04). …","author":[{"dropping-particle":"","family":"Brown","given":"Paul D.","non-dropping-particle":"","parse-names":false,"suffix":""},{"dropping-particle":"","family":"Jaeckle","given":"Kurt","non-dropping-particle":"","parse-names":false,"suffix":""},{"dropping-particle":"V.","family":"Ballman","given":"Karla","non-dropping-particle":"","parse-names":false,"suffix":""},{"dropping-particle":"","family":"Farace","given":"Elana","non-dropping-particle":"","parse-names":false,"suffix":""},{"dropping-particle":"","family":"Cerhan","given":"Jane H.","non-dropping-particle":"","parse-names":false,"suffix":""},{"dropping-particle":"","family":"Keith Anderson","given":"S.","non-dropping-particle":"","parse-names":false,"suffix":""},{"dropping-particle":"","family":"Carrero","given":"Xiomara W.","non-dropping-particle":"","parse-names":false,"suffix":""},{"dropping-particle":"","family":"Barker","given":"Fred G.","non-dropping-particle":"","parse-names":false,"suffix":""},{"dropping-particle":"","family":"Deming","given":"Richard","non-dropping-particle":"","parse-names":false,"suffix":""},{"dropping-particle":"","family":"Burri","given":"Stuart H.","non-dropping-particle":"","parse-names":false,"suffix":""},{"dropping-particle":"","family":"Ménard","given":"Cynthia","non-dropping-particle":"","parse-names":false,"suffix":""},{"dropping-particle":"","family":"Chung","given":"Caroline","non-dropping-particle":"","parse-names":false,"suffix":""},{"dropping-particle":"","family":"Stieber","given":"Volker W.","non-dropping-particle":"","parse-names":false,"suffix":""},{"dropping-particle":"","family":"Pollock","given":"Bruce E.","non-dropping-particle":"","parse-names":false,"suffix":""},{"dropping-particle":"","family":"Galanis","given":"Evanthia","non-dropping-particle":"","parse-names":false,"suffix":""},{"dropping-particle":"","family":"Buckner","given":"Jan C.","non-dropping-particle":"","parse-names":false,"suffix":""},{"dropping-particle":"","family":"Asher","given":"Anthony L.","non-dropping-particle":"","parse-names":false,"suffix":""}],"container-title":"JAMA","id":"ITEM-1","issue":"4","issued":{"date-parts":[["2016"]]},"page":"401-409","title":"Effect of radiosurgery alone vs radiosurgery with whole brain radiation therapy on cognitive function in patients with 1 to 3 brain metastases a randomized clinical trial","type":"article-journal","volume":"316"},"uris":["http://www.mendeley.com/documents/?uuid=1f7229b5-64a7-3fff-9de2-b1f6f0a68ad8"]}],"mendeley":{"formattedCitation":"[32]","plainTextFormattedCitation":"[32]","previouslyFormattedCitation":"(Brown et al., 2016)"},"properties":{"noteIndex":0},"schema":"https://github.com/citation-style-language/schema/raw/master/csl-citation.json"}</w:instrText>
      </w:r>
      <w:r>
        <w:rPr>
          <w:rFonts w:ascii="Times New Roman" w:hAnsi="Times New Roman"/>
          <w:sz w:val="20"/>
        </w:rPr>
        <w:fldChar w:fldCharType="separate"/>
      </w:r>
      <w:r w:rsidRPr="00367015">
        <w:rPr>
          <w:rFonts w:ascii="Times New Roman" w:hAnsi="Times New Roman"/>
          <w:noProof/>
          <w:sz w:val="20"/>
        </w:rPr>
        <w:t>[32]</w:t>
      </w:r>
      <w:r>
        <w:rPr>
          <w:rFonts w:ascii="Times New Roman" w:hAnsi="Times New Roman"/>
          <w:sz w:val="20"/>
        </w:rPr>
        <w:fldChar w:fldCharType="end"/>
      </w:r>
    </w:p>
    <w:p w:rsidR="006A7CF7" w:rsidRPr="00F72FC1" w:rsidRDefault="006A7CF7" w:rsidP="006A7CF7">
      <w:pPr>
        <w:pStyle w:val="Geenafstand"/>
        <w:spacing w:line="480" w:lineRule="auto"/>
        <w:jc w:val="both"/>
        <w:rPr>
          <w:rFonts w:ascii="Times New Roman" w:hAnsi="Times New Roman"/>
          <w:sz w:val="20"/>
        </w:rPr>
      </w:pPr>
      <w:r w:rsidRPr="00367015">
        <w:rPr>
          <w:rFonts w:ascii="Times New Roman" w:hAnsi="Times New Roman"/>
          <w:noProof/>
          <w:sz w:val="20"/>
          <w:lang w:val="nl-NL" w:eastAsia="nl-NL"/>
        </w:rPr>
        <w:drawing>
          <wp:inline distT="0" distB="0" distL="0" distR="0">
            <wp:extent cx="3562350" cy="580390"/>
            <wp:effectExtent l="0" t="0" r="0" b="0"/>
            <wp:docPr id="357" name="Afbeelding 357" descr="H:\Mijn documenten\Writing\Tabellen-figuren\Forest plots\SRS\T3I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372" descr="H:\Mijn documenten\Writing\Tabellen-figuren\Forest plots\SRS\T3IPS.png"/>
                    <pic:cNvPicPr>
                      <a:picLocks noChangeAspect="1" noChangeArrowheads="1"/>
                    </pic:cNvPicPr>
                  </pic:nvPicPr>
                  <pic:blipFill>
                    <a:blip r:embed="rId36">
                      <a:extLst>
                        <a:ext uri="{28A0092B-C50C-407E-A947-70E740481C1C}">
                          <a14:useLocalDpi xmlns:a14="http://schemas.microsoft.com/office/drawing/2010/main" val="0"/>
                        </a:ext>
                      </a:extLst>
                    </a:blip>
                    <a:srcRect l="20799" t="41876" r="19795" b="36584"/>
                    <a:stretch>
                      <a:fillRect/>
                    </a:stretch>
                  </pic:blipFill>
                  <pic:spPr bwMode="auto">
                    <a:xfrm>
                      <a:off x="0" y="0"/>
                      <a:ext cx="3562350" cy="580390"/>
                    </a:xfrm>
                    <a:prstGeom prst="rect">
                      <a:avLst/>
                    </a:prstGeom>
                    <a:noFill/>
                    <a:ln>
                      <a:noFill/>
                    </a:ln>
                  </pic:spPr>
                </pic:pic>
              </a:graphicData>
            </a:graphic>
          </wp:inline>
        </w:drawing>
      </w:r>
    </w:p>
    <w:p w:rsidR="006A7CF7" w:rsidRPr="00F72FC1" w:rsidRDefault="006A7CF7" w:rsidP="006A7CF7">
      <w:pPr>
        <w:pStyle w:val="Geenafstand"/>
        <w:spacing w:line="480" w:lineRule="auto"/>
        <w:jc w:val="both"/>
        <w:rPr>
          <w:rFonts w:ascii="Times New Roman" w:hAnsi="Times New Roman"/>
          <w:sz w:val="20"/>
        </w:rPr>
      </w:pPr>
      <w:r w:rsidRPr="00F72FC1">
        <w:rPr>
          <w:rFonts w:ascii="Times New Roman" w:hAnsi="Times New Roman"/>
          <w:sz w:val="20"/>
        </w:rPr>
        <w:t>Fine motor coordination</w:t>
      </w:r>
      <w:r>
        <w:rPr>
          <w:rFonts w:ascii="Times New Roman" w:hAnsi="Times New Roman"/>
          <w:sz w:val="20"/>
        </w:rPr>
        <w:t xml:space="preserve"> </w:t>
      </w:r>
      <w:r>
        <w:rPr>
          <w:rFonts w:ascii="Times New Roman" w:hAnsi="Times New Roman"/>
          <w:sz w:val="20"/>
        </w:rPr>
        <w:fldChar w:fldCharType="begin" w:fldLock="1"/>
      </w:r>
      <w:r>
        <w:rPr>
          <w:rFonts w:ascii="Times New Roman" w:hAnsi="Times New Roman"/>
          <w:sz w:val="20"/>
        </w:rPr>
        <w:instrText>ADDIN CSL_CITATION {"citationItems":[{"id":"ITEM-1","itemData":{"DOI":"10.1001/jama.2016.9839","ISBN":"6176323479","ISSN":"15383598","PMID":"27458945","abstract":"IMPORTANCE Whole brain radiotherapy (WBRT) significantly improves tumor control in the brain after stereotactic radiosurgery (SRS), yet because of its association with cognitive decline, its role in the treatment of patients with brain metastases remains controversial. OBJECTIVE To determine whether there is less cognitive deterioration at 3 months after SRS alone vs SRS plus WBRT. DESIGN, SETTING, AND PARTICIPANTS At 34 institutions in North America, patients with 1 to 3 brain metastases were randomized to receive SRS or SRS plus WBRT between February 2002 and December 2013. INTERVENTIONS The WBRT dose schedule was 30 Gy in 12 fractions; the SRS dose was 18 to 22 Gy in the SRS plus WBRT group and 20 to 24 Gy for SRS alone. MAIN OUTCOMES AND MEASURES The primary end point was cognitive deterioration (decline &gt;1 SD from baseline on at least 1 cognitive test at 3 months) in participants who completed the baseline and 3-month assessments. Secondary end points included time to intracranial failure, quality of life, functional independence, long-term cognitive status, and overall survival. RESULTS There were 213 randomized participants (SRS alone, n = 111; SRS plus WBRT, n = 102) with a mean age of 60.6 years (SD, 10.5 years); 103 (48%) were women. There was less cognitive deterioration at 3 months after SRS alone (40/63 patients [63.5%]) than when combined with WBRT (44/48 patients [91.7%]; difference, -28.2%; 90% CI, -41.9% to -14.4%; P &lt; .001). Quality of life was higher at 3 months with SRS alone, including overall quality of life (mean change from baseline, -0.1 vs -12.0 points; mean difference, 11.9; 95% CI, 4.8-19.0 points; P = .001). Time to intracranial failure was significantly shorter for SRS alone compared with SRS plus WBRT (hazard ratio, 3.6; 95% CI, 2.2-5.9; P &lt; .001). There was no significant difference in functional independence at 3 months between the treatment groups (mean change from baseline, -1.5 points for SRS alone vs -4.2 points for SRS plus WBRT; mean difference, 2.7 points; 95% CI, -2.0 to 7.4 points; P = .26). Median overall survival was 10.4 months for SRS alone and 7.4 months for SRS plus WBRT (hazard ratio, 1.02; 95% CI, 0.75-1.38; P = .92). For long-term survivors, the incidence of cognitive deterioration was less after SRS alone at 3 months (5/11 [45.5%] vs 16/17 [94.1%]; difference, -48.7%; 95% CI, -87.6% to -9.7%; P = .007) and at 12 months (6/10 [60%] vs 17/18 [94.4%]; difference, -34.4%; 95% CI, -74.4% to 5.5%; P = .04). …","author":[{"dropping-particle":"","family":"Brown","given":"Paul D.","non-dropping-particle":"","parse-names":false,"suffix":""},{"dropping-particle":"","family":"Jaeckle","given":"Kurt","non-dropping-particle":"","parse-names":false,"suffix":""},{"dropping-particle":"V.","family":"Ballman","given":"Karla","non-dropping-particle":"","parse-names":false,"suffix":""},{"dropping-particle":"","family":"Farace","given":"Elana","non-dropping-particle":"","parse-names":false,"suffix":""},{"dropping-particle":"","family":"Cerhan","given":"Jane H.","non-dropping-particle":"","parse-names":false,"suffix":""},{"dropping-particle":"","family":"Keith Anderson","given":"S.","non-dropping-particle":"","parse-names":false,"suffix":""},{"dropping-particle":"","family":"Carrero","given":"Xiomara W.","non-dropping-particle":"","parse-names":false,"suffix":""},{"dropping-particle":"","family":"Barker","given":"Fred G.","non-dropping-particle":"","parse-names":false,"suffix":""},{"dropping-particle":"","family":"Deming","given":"Richard","non-dropping-particle":"","parse-names":false,"suffix":""},{"dropping-particle":"","family":"Burri","given":"Stuart H.","non-dropping-particle":"","parse-names":false,"suffix":""},{"dropping-particle":"","family":"Ménard","given":"Cynthia","non-dropping-particle":"","parse-names":false,"suffix":""},{"dropping-particle":"","family":"Chung","given":"Caroline","non-dropping-particle":"","parse-names":false,"suffix":""},{"dropping-particle":"","family":"Stieber","given":"Volker W.","non-dropping-particle":"","parse-names":false,"suffix":""},{"dropping-particle":"","family":"Pollock","given":"Bruce E.","non-dropping-particle":"","parse-names":false,"suffix":""},{"dropping-particle":"","family":"Galanis","given":"Evanthia","non-dropping-particle":"","parse-names":false,"suffix":""},{"dropping-particle":"","family":"Buckner","given":"Jan C.","non-dropping-particle":"","parse-names":false,"suffix":""},{"dropping-particle":"","family":"Asher","given":"Anthony L.","non-dropping-particle":"","parse-names":false,"suffix":""}],"container-title":"JAMA","id":"ITEM-1","issue":"4","issued":{"date-parts":[["2016"]]},"page":"401-409","title":"Effect of radiosurgery alone vs radiosurgery with whole brain radiation therapy on cognitive function in patients with 1 to 3 brain metastases a randomized clinical trial","type":"article-journal","volume":"316"},"uris":["http://www.mendeley.com/documents/?uuid=1f7229b5-64a7-3fff-9de2-b1f6f0a68ad8"]}],"mendeley":{"formattedCitation":"[32]","plainTextFormattedCitation":"[32]","previouslyFormattedCitation":"(Brown et al., 2016)"},"properties":{"noteIndex":0},"schema":"https://github.com/citation-style-language/schema/raw/master/csl-citation.json"}</w:instrText>
      </w:r>
      <w:r>
        <w:rPr>
          <w:rFonts w:ascii="Times New Roman" w:hAnsi="Times New Roman"/>
          <w:sz w:val="20"/>
        </w:rPr>
        <w:fldChar w:fldCharType="separate"/>
      </w:r>
      <w:r w:rsidRPr="00367015">
        <w:rPr>
          <w:rFonts w:ascii="Times New Roman" w:hAnsi="Times New Roman"/>
          <w:noProof/>
          <w:sz w:val="20"/>
        </w:rPr>
        <w:t>[32]</w:t>
      </w:r>
      <w:r>
        <w:rPr>
          <w:rFonts w:ascii="Times New Roman" w:hAnsi="Times New Roman"/>
          <w:sz w:val="20"/>
        </w:rPr>
        <w:fldChar w:fldCharType="end"/>
      </w:r>
    </w:p>
    <w:p w:rsidR="006A7CF7" w:rsidRPr="00FD7712" w:rsidRDefault="006A7CF7" w:rsidP="006A7CF7">
      <w:pPr>
        <w:pStyle w:val="Geenafstand"/>
        <w:spacing w:line="480" w:lineRule="auto"/>
        <w:jc w:val="both"/>
        <w:rPr>
          <w:rFonts w:ascii="Times New Roman" w:hAnsi="Times New Roman"/>
          <w:sz w:val="20"/>
        </w:rPr>
      </w:pPr>
      <w:r w:rsidRPr="00367015">
        <w:rPr>
          <w:rFonts w:ascii="Times New Roman" w:hAnsi="Times New Roman"/>
          <w:noProof/>
          <w:sz w:val="20"/>
          <w:lang w:val="nl-NL" w:eastAsia="nl-NL"/>
        </w:rPr>
        <w:drawing>
          <wp:inline distT="0" distB="0" distL="0" distR="0">
            <wp:extent cx="3562350" cy="580390"/>
            <wp:effectExtent l="0" t="0" r="0" b="0"/>
            <wp:docPr id="356" name="Afbeelding 356" descr="H:\Mijn documenten\Writing\Tabellen-figuren\Forest plots\SRS\T3FM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27" descr="H:\Mijn documenten\Writing\Tabellen-figuren\Forest plots\SRS\T3FMC.png"/>
                    <pic:cNvPicPr>
                      <a:picLocks noChangeAspect="1" noChangeArrowheads="1"/>
                    </pic:cNvPicPr>
                  </pic:nvPicPr>
                  <pic:blipFill>
                    <a:blip r:embed="rId37">
                      <a:extLst>
                        <a:ext uri="{28A0092B-C50C-407E-A947-70E740481C1C}">
                          <a14:useLocalDpi xmlns:a14="http://schemas.microsoft.com/office/drawing/2010/main" val="0"/>
                        </a:ext>
                      </a:extLst>
                    </a:blip>
                    <a:srcRect l="20598" t="41466" r="19998" b="38211"/>
                    <a:stretch>
                      <a:fillRect/>
                    </a:stretch>
                  </pic:blipFill>
                  <pic:spPr bwMode="auto">
                    <a:xfrm>
                      <a:off x="0" y="0"/>
                      <a:ext cx="3562350" cy="580390"/>
                    </a:xfrm>
                    <a:prstGeom prst="rect">
                      <a:avLst/>
                    </a:prstGeom>
                    <a:noFill/>
                    <a:ln>
                      <a:noFill/>
                    </a:ln>
                  </pic:spPr>
                </pic:pic>
              </a:graphicData>
            </a:graphic>
          </wp:inline>
        </w:drawing>
      </w:r>
    </w:p>
    <w:p w:rsidR="006A7CF7" w:rsidRPr="00354DEB" w:rsidRDefault="006A7CF7" w:rsidP="006A7CF7">
      <w:pPr>
        <w:pStyle w:val="Geenafstand"/>
        <w:spacing w:line="480" w:lineRule="auto"/>
        <w:jc w:val="both"/>
        <w:rPr>
          <w:lang w:val="en-GB"/>
        </w:rPr>
      </w:pPr>
    </w:p>
    <w:p w:rsidR="006A7CF7" w:rsidRPr="006A7CF7" w:rsidRDefault="006A7CF7" w:rsidP="006A7CF7">
      <w:pPr>
        <w:rPr>
          <w:lang w:eastAsia="nl-NL"/>
        </w:rPr>
      </w:pPr>
      <w:bookmarkStart w:id="1" w:name="_GoBack"/>
      <w:bookmarkEnd w:id="1"/>
    </w:p>
    <w:bookmarkEnd w:id="0"/>
    <w:sectPr w:rsidR="006A7CF7" w:rsidRPr="006A7CF7" w:rsidSect="00FD7712">
      <w:footerReference w:type="default" r:id="rId38"/>
      <w:footerReference w:type="first" r:id="rId3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362CB" w:rsidRDefault="001362CB" w:rsidP="001362CB">
      <w:pPr>
        <w:spacing w:after="0" w:line="240" w:lineRule="auto"/>
      </w:pPr>
      <w:r>
        <w:separator/>
      </w:r>
    </w:p>
  </w:endnote>
  <w:endnote w:type="continuationSeparator" w:id="0">
    <w:p w:rsidR="001362CB" w:rsidRDefault="001362CB" w:rsidP="001362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19F" w:csb1="00000000"/>
  </w:font>
  <w:font w:name="Segoe UI">
    <w:panose1 w:val="020B0502040204020203"/>
    <w:charset w:val="00"/>
    <w:family w:val="swiss"/>
    <w:pitch w:val="variable"/>
    <w:sig w:usb0="E10022FF" w:usb1="C000E47F" w:usb2="00000029" w:usb3="00000000" w:csb0="000001D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36752199"/>
      <w:docPartObj>
        <w:docPartGallery w:val="Page Numbers (Bottom of Page)"/>
        <w:docPartUnique/>
      </w:docPartObj>
    </w:sdtPr>
    <w:sdtEndPr/>
    <w:sdtContent>
      <w:p w:rsidR="001362CB" w:rsidRDefault="001362CB">
        <w:pPr>
          <w:pStyle w:val="Voettekst"/>
          <w:jc w:val="right"/>
        </w:pPr>
        <w:r w:rsidRPr="001362CB">
          <w:rPr>
            <w:rFonts w:ascii="Times New Roman" w:hAnsi="Times New Roman" w:cs="Times New Roman"/>
            <w:sz w:val="18"/>
          </w:rPr>
          <w:fldChar w:fldCharType="begin"/>
        </w:r>
        <w:r w:rsidRPr="001362CB">
          <w:rPr>
            <w:rFonts w:ascii="Times New Roman" w:hAnsi="Times New Roman" w:cs="Times New Roman"/>
            <w:sz w:val="18"/>
          </w:rPr>
          <w:instrText>PAGE   \* MERGEFORMAT</w:instrText>
        </w:r>
        <w:r w:rsidRPr="001362CB">
          <w:rPr>
            <w:rFonts w:ascii="Times New Roman" w:hAnsi="Times New Roman" w:cs="Times New Roman"/>
            <w:sz w:val="18"/>
          </w:rPr>
          <w:fldChar w:fldCharType="separate"/>
        </w:r>
        <w:r w:rsidR="006A7CF7" w:rsidRPr="006A7CF7">
          <w:rPr>
            <w:rFonts w:ascii="Times New Roman" w:hAnsi="Times New Roman" w:cs="Times New Roman"/>
            <w:noProof/>
            <w:sz w:val="18"/>
            <w:lang w:val="nl-NL"/>
          </w:rPr>
          <w:t>1</w:t>
        </w:r>
        <w:r w:rsidRPr="001362CB">
          <w:rPr>
            <w:rFonts w:ascii="Times New Roman" w:hAnsi="Times New Roman" w:cs="Times New Roman"/>
            <w:sz w:val="18"/>
          </w:rPr>
          <w:fldChar w:fldCharType="end"/>
        </w:r>
      </w:p>
    </w:sdtContent>
  </w:sdt>
  <w:p w:rsidR="001362CB" w:rsidRDefault="001362CB">
    <w:pPr>
      <w:pStyle w:val="Voetteks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362CB" w:rsidRDefault="001362CB">
    <w:pPr>
      <w:pStyle w:val="Voettekst"/>
      <w:jc w:val="right"/>
    </w:pPr>
  </w:p>
  <w:p w:rsidR="001362CB" w:rsidRDefault="001362CB">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362CB" w:rsidRDefault="001362CB" w:rsidP="001362CB">
      <w:pPr>
        <w:spacing w:after="0" w:line="240" w:lineRule="auto"/>
      </w:pPr>
      <w:r>
        <w:separator/>
      </w:r>
    </w:p>
  </w:footnote>
  <w:footnote w:type="continuationSeparator" w:id="0">
    <w:p w:rsidR="001362CB" w:rsidRDefault="001362CB" w:rsidP="001362C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19E5F85"/>
    <w:multiLevelType w:val="hybridMultilevel"/>
    <w:tmpl w:val="91828E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5F0544F"/>
    <w:multiLevelType w:val="hybridMultilevel"/>
    <w:tmpl w:val="23C6D70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E4B84"/>
    <w:rsid w:val="00044A77"/>
    <w:rsid w:val="00114101"/>
    <w:rsid w:val="001362CB"/>
    <w:rsid w:val="001C42DB"/>
    <w:rsid w:val="002909F8"/>
    <w:rsid w:val="00342C99"/>
    <w:rsid w:val="003E543F"/>
    <w:rsid w:val="00502F64"/>
    <w:rsid w:val="005531FE"/>
    <w:rsid w:val="005769A9"/>
    <w:rsid w:val="00654540"/>
    <w:rsid w:val="006A7CF7"/>
    <w:rsid w:val="007A13E0"/>
    <w:rsid w:val="007F6285"/>
    <w:rsid w:val="0089166D"/>
    <w:rsid w:val="00993180"/>
    <w:rsid w:val="009B58EE"/>
    <w:rsid w:val="009E6297"/>
    <w:rsid w:val="00A25A15"/>
    <w:rsid w:val="00A74858"/>
    <w:rsid w:val="00CF4399"/>
    <w:rsid w:val="00D85348"/>
    <w:rsid w:val="00E03405"/>
    <w:rsid w:val="00E81B35"/>
    <w:rsid w:val="00ED20B5"/>
    <w:rsid w:val="00F5216C"/>
    <w:rsid w:val="00FB4074"/>
    <w:rsid w:val="00FD7712"/>
    <w:rsid w:val="00FE4B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2D08D6"/>
  <w15:docId w15:val="{2215A6B2-4F53-4CBF-9BAB-B0C7109066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style>
  <w:style w:type="paragraph" w:styleId="Kop1">
    <w:name w:val="heading 1"/>
    <w:basedOn w:val="Standaard"/>
    <w:link w:val="Kop1Char"/>
    <w:uiPriority w:val="9"/>
    <w:qFormat/>
    <w:rsid w:val="00FE4B84"/>
    <w:pPr>
      <w:spacing w:before="100" w:beforeAutospacing="1" w:after="100" w:afterAutospacing="1" w:line="240" w:lineRule="auto"/>
      <w:outlineLvl w:val="0"/>
    </w:pPr>
    <w:rPr>
      <w:rFonts w:ascii="Times New Roman" w:eastAsiaTheme="minorEastAsia" w:hAnsi="Times New Roman" w:cs="Times New Roman"/>
      <w:b/>
      <w:bCs/>
      <w:kern w:val="36"/>
      <w:sz w:val="48"/>
      <w:szCs w:val="48"/>
      <w:lang w:val="nl-NL" w:eastAsia="nl-NL"/>
    </w:rPr>
  </w:style>
  <w:style w:type="paragraph" w:styleId="Kop2">
    <w:name w:val="heading 2"/>
    <w:basedOn w:val="Standaard"/>
    <w:next w:val="Standaard"/>
    <w:link w:val="Kop2Char"/>
    <w:uiPriority w:val="9"/>
    <w:unhideWhenUsed/>
    <w:qFormat/>
    <w:rsid w:val="00FE4B84"/>
    <w:pPr>
      <w:keepNext/>
      <w:keepLines/>
      <w:spacing w:before="200" w:after="0" w:line="240" w:lineRule="auto"/>
      <w:outlineLvl w:val="1"/>
    </w:pPr>
    <w:rPr>
      <w:rFonts w:asciiTheme="majorHAnsi" w:eastAsiaTheme="majorEastAsia" w:hAnsiTheme="majorHAnsi" w:cstheme="majorBidi"/>
      <w:b/>
      <w:bCs/>
      <w:color w:val="4F81BD" w:themeColor="accent1"/>
      <w:sz w:val="26"/>
      <w:szCs w:val="26"/>
      <w:lang w:val="nl-NL" w:eastAsia="nl-NL"/>
    </w:rPr>
  </w:style>
  <w:style w:type="paragraph" w:styleId="Kop3">
    <w:name w:val="heading 3"/>
    <w:basedOn w:val="Standaard"/>
    <w:next w:val="Standaard"/>
    <w:link w:val="Kop3Char"/>
    <w:uiPriority w:val="9"/>
    <w:unhideWhenUsed/>
    <w:qFormat/>
    <w:rsid w:val="00FE4B84"/>
    <w:pPr>
      <w:keepNext/>
      <w:keepLines/>
      <w:spacing w:before="200" w:after="0" w:line="240" w:lineRule="auto"/>
      <w:outlineLvl w:val="2"/>
    </w:pPr>
    <w:rPr>
      <w:rFonts w:asciiTheme="majorHAnsi" w:eastAsiaTheme="majorEastAsia" w:hAnsiTheme="majorHAnsi" w:cstheme="majorBidi"/>
      <w:b/>
      <w:bCs/>
      <w:color w:val="4F81BD" w:themeColor="accent1"/>
      <w:sz w:val="24"/>
      <w:szCs w:val="24"/>
      <w:lang w:val="nl-NL" w:eastAsia="nl-NL"/>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FE4B84"/>
    <w:rPr>
      <w:rFonts w:ascii="Times New Roman" w:eastAsiaTheme="minorEastAsia" w:hAnsi="Times New Roman" w:cs="Times New Roman"/>
      <w:b/>
      <w:bCs/>
      <w:kern w:val="36"/>
      <w:sz w:val="48"/>
      <w:szCs w:val="48"/>
      <w:lang w:val="nl-NL" w:eastAsia="nl-NL"/>
    </w:rPr>
  </w:style>
  <w:style w:type="character" w:customStyle="1" w:styleId="Kop2Char">
    <w:name w:val="Kop 2 Char"/>
    <w:basedOn w:val="Standaardalinea-lettertype"/>
    <w:link w:val="Kop2"/>
    <w:uiPriority w:val="9"/>
    <w:rsid w:val="00FE4B84"/>
    <w:rPr>
      <w:rFonts w:asciiTheme="majorHAnsi" w:eastAsiaTheme="majorEastAsia" w:hAnsiTheme="majorHAnsi" w:cstheme="majorBidi"/>
      <w:b/>
      <w:bCs/>
      <w:color w:val="4F81BD" w:themeColor="accent1"/>
      <w:sz w:val="26"/>
      <w:szCs w:val="26"/>
      <w:lang w:val="nl-NL" w:eastAsia="nl-NL"/>
    </w:rPr>
  </w:style>
  <w:style w:type="character" w:customStyle="1" w:styleId="Kop3Char">
    <w:name w:val="Kop 3 Char"/>
    <w:basedOn w:val="Standaardalinea-lettertype"/>
    <w:link w:val="Kop3"/>
    <w:uiPriority w:val="9"/>
    <w:rsid w:val="00FE4B84"/>
    <w:rPr>
      <w:rFonts w:asciiTheme="majorHAnsi" w:eastAsiaTheme="majorEastAsia" w:hAnsiTheme="majorHAnsi" w:cstheme="majorBidi"/>
      <w:b/>
      <w:bCs/>
      <w:color w:val="4F81BD" w:themeColor="accent1"/>
      <w:sz w:val="24"/>
      <w:szCs w:val="24"/>
      <w:lang w:val="nl-NL" w:eastAsia="nl-NL"/>
    </w:rPr>
  </w:style>
  <w:style w:type="paragraph" w:styleId="Lijstalinea">
    <w:name w:val="List Paragraph"/>
    <w:basedOn w:val="Standaard"/>
    <w:uiPriority w:val="34"/>
    <w:qFormat/>
    <w:rsid w:val="00FE4B84"/>
    <w:pPr>
      <w:spacing w:after="0" w:line="240" w:lineRule="auto"/>
      <w:ind w:left="720"/>
      <w:contextualSpacing/>
    </w:pPr>
    <w:rPr>
      <w:rFonts w:eastAsiaTheme="minorEastAsia"/>
      <w:sz w:val="24"/>
      <w:szCs w:val="24"/>
      <w:lang w:val="nl-NL" w:eastAsia="nl-NL"/>
    </w:rPr>
  </w:style>
  <w:style w:type="table" w:styleId="Tabelraster">
    <w:name w:val="Table Grid"/>
    <w:basedOn w:val="Standaardtabel"/>
    <w:uiPriority w:val="59"/>
    <w:rsid w:val="00FE4B84"/>
    <w:pPr>
      <w:spacing w:after="0" w:line="240" w:lineRule="auto"/>
    </w:pPr>
    <w:rPr>
      <w:rFonts w:eastAsiaTheme="minorEastAsia"/>
      <w:sz w:val="24"/>
      <w:szCs w:val="24"/>
      <w:lang w:val="nl-NL"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alweb">
    <w:name w:val="Normal (Web)"/>
    <w:basedOn w:val="Standaard"/>
    <w:uiPriority w:val="99"/>
    <w:unhideWhenUsed/>
    <w:rsid w:val="00FE4B84"/>
    <w:pPr>
      <w:spacing w:before="100" w:beforeAutospacing="1" w:after="100" w:afterAutospacing="1" w:line="240" w:lineRule="auto"/>
    </w:pPr>
    <w:rPr>
      <w:rFonts w:ascii="Times New Roman" w:eastAsiaTheme="minorEastAsia" w:hAnsi="Times New Roman" w:cs="Times New Roman"/>
      <w:sz w:val="24"/>
      <w:szCs w:val="24"/>
    </w:rPr>
  </w:style>
  <w:style w:type="paragraph" w:styleId="Geenafstand">
    <w:name w:val="No Spacing"/>
    <w:uiPriority w:val="1"/>
    <w:qFormat/>
    <w:rsid w:val="00FE4B84"/>
    <w:pPr>
      <w:spacing w:after="0" w:line="240" w:lineRule="auto"/>
    </w:pPr>
    <w:rPr>
      <w:rFonts w:ascii="Segoe UI" w:eastAsia="Times New Roman" w:hAnsi="Segoe UI" w:cs="Times New Roman"/>
    </w:rPr>
  </w:style>
  <w:style w:type="paragraph" w:styleId="Ballontekst">
    <w:name w:val="Balloon Text"/>
    <w:basedOn w:val="Standaard"/>
    <w:link w:val="BallontekstChar"/>
    <w:uiPriority w:val="99"/>
    <w:semiHidden/>
    <w:unhideWhenUsed/>
    <w:rsid w:val="00FE4B84"/>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FE4B84"/>
    <w:rPr>
      <w:rFonts w:ascii="Tahoma" w:hAnsi="Tahoma" w:cs="Tahoma"/>
      <w:sz w:val="16"/>
      <w:szCs w:val="16"/>
    </w:rPr>
  </w:style>
  <w:style w:type="paragraph" w:styleId="Koptekst">
    <w:name w:val="header"/>
    <w:basedOn w:val="Standaard"/>
    <w:link w:val="KoptekstChar"/>
    <w:uiPriority w:val="99"/>
    <w:unhideWhenUsed/>
    <w:rsid w:val="001362CB"/>
    <w:pPr>
      <w:tabs>
        <w:tab w:val="center" w:pos="4680"/>
        <w:tab w:val="right" w:pos="9360"/>
      </w:tabs>
      <w:spacing w:after="0" w:line="240" w:lineRule="auto"/>
    </w:pPr>
  </w:style>
  <w:style w:type="character" w:customStyle="1" w:styleId="KoptekstChar">
    <w:name w:val="Koptekst Char"/>
    <w:basedOn w:val="Standaardalinea-lettertype"/>
    <w:link w:val="Koptekst"/>
    <w:uiPriority w:val="99"/>
    <w:rsid w:val="001362CB"/>
  </w:style>
  <w:style w:type="paragraph" w:styleId="Voettekst">
    <w:name w:val="footer"/>
    <w:basedOn w:val="Standaard"/>
    <w:link w:val="VoettekstChar"/>
    <w:uiPriority w:val="99"/>
    <w:unhideWhenUsed/>
    <w:rsid w:val="001362CB"/>
    <w:pPr>
      <w:tabs>
        <w:tab w:val="center" w:pos="4680"/>
        <w:tab w:val="right" w:pos="9360"/>
      </w:tabs>
      <w:spacing w:after="0" w:line="240" w:lineRule="auto"/>
    </w:pPr>
  </w:style>
  <w:style w:type="character" w:customStyle="1" w:styleId="VoettekstChar">
    <w:name w:val="Voettekst Char"/>
    <w:basedOn w:val="Standaardalinea-lettertype"/>
    <w:link w:val="Voettekst"/>
    <w:uiPriority w:val="99"/>
    <w:rsid w:val="001362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D56797-6A74-4685-B81A-A3F063FF17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6</Pages>
  <Words>35865</Words>
  <Characters>197263</Characters>
  <Application>Microsoft Office Word</Application>
  <DocSecurity>0</DocSecurity>
  <Lines>1643</Lines>
  <Paragraphs>465</Paragraphs>
  <ScaleCrop>false</ScaleCrop>
  <HeadingPairs>
    <vt:vector size="2" baseType="variant">
      <vt:variant>
        <vt:lpstr>Titel</vt:lpstr>
      </vt:variant>
      <vt:variant>
        <vt:i4>1</vt:i4>
      </vt:variant>
    </vt:vector>
  </HeadingPairs>
  <TitlesOfParts>
    <vt:vector size="1" baseType="lpstr">
      <vt:lpstr/>
    </vt:vector>
  </TitlesOfParts>
  <Company>UMC Utrecht, depm.: Radiotherapy</Company>
  <LinksUpToDate>false</LinksUpToDate>
  <CharactersWithSpaces>232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va van Grinsven</dc:creator>
  <cp:lastModifiedBy>Eva van Grinsven</cp:lastModifiedBy>
  <cp:revision>3</cp:revision>
  <cp:lastPrinted>2019-05-23T10:09:00Z</cp:lastPrinted>
  <dcterms:created xsi:type="dcterms:W3CDTF">2021-07-09T12:41:00Z</dcterms:created>
  <dcterms:modified xsi:type="dcterms:W3CDTF">2021-07-09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8ae5cd5-1d09-34f1-bb17-b6ff8df686ee</vt:lpwstr>
  </property>
  <property fmtid="{D5CDD505-2E9C-101B-9397-08002B2CF9AE}" pid="4" name="Mendeley Citation Style_1">
    <vt:lpwstr>http://www.zotero.org/styles/apa</vt:lpwstr>
  </property>
</Properties>
</file>